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hint="eastAsia"/>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hint="eastAsia"/>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hint="eastAsia"/>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hint="eastAsia"/>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rPr>
                <w:rFonts w:hint="eastAsia"/>
              </w:rP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rPr>
          <w:rFonts w:hint="eastAsia"/>
        </w:rP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hint="eastAsia"/>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hint="eastAsia"/>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hint="eastAsia"/>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rFonts w:hint="eastAsia"/>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hint="eastAsia"/>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678C97ED"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Pr>
          <w:rFonts w:hint="eastAsia"/>
        </w:rPr>
        <w:t>对新模型提取到的特征进行异常检测。在两个真实数据集和一个生产数据集上的实验表明，改进的模型</w:t>
      </w:r>
      <w:r>
        <w:rPr>
          <w:rFonts w:hint="eastAsia"/>
        </w:rPr>
        <w:lastRenderedPageBreak/>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Pr="00BA4828">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0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II</w:t>
            </w:r>
            <w:r>
              <w:rPr>
                <w:rFonts w:hint="eastAsia"/>
                <w:noProof/>
                <w:webHidden/>
              </w:rPr>
              <w:fldChar w:fldCharType="end"/>
            </w:r>
          </w:hyperlink>
        </w:p>
        <w:p w14:paraId="67D6A276" w14:textId="37C7E637"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Pr="00BA4828">
              <w:rPr>
                <w:rStyle w:val="ad"/>
                <w:rFonts w:hint="eastAsia"/>
                <w:noProof/>
              </w:rPr>
              <w:t>第一章</w:t>
            </w:r>
            <w:r w:rsidRPr="00BA4828">
              <w:rPr>
                <w:rStyle w:val="ad"/>
                <w:rFonts w:hint="eastAsia"/>
                <w:noProof/>
              </w:rPr>
              <w:t xml:space="preserve"> </w:t>
            </w:r>
            <w:r w:rsidRPr="00BA4828">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302381A7" w14:textId="0267A27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Pr="00BA4828">
              <w:rPr>
                <w:rStyle w:val="ad"/>
                <w:rFonts w:hint="eastAsia"/>
                <w:noProof/>
              </w:rPr>
              <w:t xml:space="preserve">1.1 </w:t>
            </w:r>
            <w:r w:rsidRPr="00BA4828">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5D31B603" w14:textId="2281E86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Pr="00BA4828">
              <w:rPr>
                <w:rStyle w:val="ad"/>
                <w:rFonts w:hint="eastAsia"/>
                <w:noProof/>
              </w:rPr>
              <w:t xml:space="preserve">1.2 </w:t>
            </w:r>
            <w:r w:rsidRPr="00BA4828">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572082D4" w14:textId="305F9322"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Pr="00BA4828">
              <w:rPr>
                <w:rStyle w:val="ad"/>
                <w:rFonts w:hint="eastAsia"/>
                <w:noProof/>
              </w:rPr>
              <w:t xml:space="preserve">1.3 </w:t>
            </w:r>
            <w:r w:rsidRPr="00BA4828">
              <w:rPr>
                <w:rStyle w:val="ad"/>
                <w:rFonts w:hint="eastAsia"/>
                <w:noProof/>
              </w:rPr>
              <w:t>研究内容与技术路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1547F4E1" w14:textId="7B50A1F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Pr="00BA4828">
              <w:rPr>
                <w:rStyle w:val="ad"/>
                <w:rFonts w:hint="eastAsia"/>
                <w:noProof/>
              </w:rPr>
              <w:t xml:space="preserve">1.4 </w:t>
            </w:r>
            <w:r w:rsidRPr="00BA4828">
              <w:rPr>
                <w:rStyle w:val="ad"/>
                <w:rFonts w:hint="eastAsia"/>
                <w:noProof/>
              </w:rPr>
              <w:t>本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048A2ADE" w14:textId="7A2C0950"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Pr="00BA4828">
              <w:rPr>
                <w:rStyle w:val="ad"/>
                <w:rFonts w:hint="eastAsia"/>
                <w:noProof/>
              </w:rPr>
              <w:t>第二章</w:t>
            </w:r>
            <w:r w:rsidRPr="00BA4828">
              <w:rPr>
                <w:rStyle w:val="ad"/>
                <w:rFonts w:hint="eastAsia"/>
                <w:noProof/>
              </w:rPr>
              <w:t xml:space="preserve"> </w:t>
            </w:r>
            <w:r w:rsidRPr="00BA4828">
              <w:rPr>
                <w:rStyle w:val="ad"/>
                <w:rFonts w:hint="eastAsia"/>
                <w:noProof/>
              </w:rPr>
              <w:t>车辆异常检测与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439B32EE" w14:textId="7519D917"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Pr="00BA4828">
              <w:rPr>
                <w:rStyle w:val="ad"/>
                <w:rFonts w:hint="eastAsia"/>
                <w:noProof/>
              </w:rPr>
              <w:t xml:space="preserve">2.1 </w:t>
            </w:r>
            <w:r w:rsidRPr="00BA4828">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33FDBBB7" w14:textId="07F09EE6"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Pr="00BA4828">
              <w:rPr>
                <w:rStyle w:val="ad"/>
                <w:rFonts w:hint="eastAsia"/>
                <w:noProof/>
              </w:rPr>
              <w:t xml:space="preserve">2.1.1 </w:t>
            </w:r>
            <w:r w:rsidRPr="00BA4828">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28171A7F" w14:textId="71453E04"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Pr="00BA4828">
              <w:rPr>
                <w:rStyle w:val="ad"/>
                <w:rFonts w:hint="eastAsia"/>
                <w:noProof/>
              </w:rPr>
              <w:t xml:space="preserve">2.1.2 </w:t>
            </w:r>
            <w:r w:rsidRPr="00BA4828">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9604AC3" w14:textId="3449FBE6"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Pr="00BA4828">
              <w:rPr>
                <w:rStyle w:val="ad"/>
                <w:rFonts w:hint="eastAsia"/>
                <w:noProof/>
              </w:rPr>
              <w:t xml:space="preserve">2.1.3 </w:t>
            </w:r>
            <w:r w:rsidRPr="00BA4828">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E20DF67" w14:textId="60013562"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Pr="00BA4828">
              <w:rPr>
                <w:rStyle w:val="ad"/>
                <w:rFonts w:hint="eastAsia"/>
                <w:noProof/>
              </w:rPr>
              <w:t xml:space="preserve">2.2 </w:t>
            </w:r>
            <w:r w:rsidRPr="00BA4828">
              <w:rPr>
                <w:rStyle w:val="ad"/>
                <w:rFonts w:hint="eastAsia"/>
                <w:noProof/>
              </w:rPr>
              <w:t>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6E272D9C" w14:textId="54F6FA89"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Pr="00BA4828">
              <w:rPr>
                <w:rStyle w:val="ad"/>
                <w:rFonts w:hint="eastAsia"/>
                <w:noProof/>
              </w:rPr>
              <w:t xml:space="preserve">2.2.1 </w:t>
            </w:r>
            <w:r w:rsidRPr="00BA4828">
              <w:rPr>
                <w:rStyle w:val="ad"/>
                <w:rFonts w:hint="eastAsia"/>
                <w:noProof/>
              </w:rPr>
              <w:t>循环神经网络（</w:t>
            </w:r>
            <w:r w:rsidRPr="00BA4828">
              <w:rPr>
                <w:rStyle w:val="ad"/>
                <w:rFonts w:hint="eastAsia"/>
                <w:noProof/>
              </w:rPr>
              <w:t>RNN</w:t>
            </w:r>
            <w:r w:rsidRPr="00BA4828">
              <w:rPr>
                <w:rStyle w:val="ad"/>
                <w:rFonts w:hint="eastAsia"/>
                <w:noProof/>
              </w:rPr>
              <w:t>）与长短期记忆网络（</w:t>
            </w:r>
            <w:r w:rsidRPr="00BA4828">
              <w:rPr>
                <w:rStyle w:val="ad"/>
                <w:rFonts w:hint="eastAsia"/>
                <w:noProof/>
              </w:rPr>
              <w:t>LSTM</w:t>
            </w:r>
            <w:r w:rsidRPr="00BA4828">
              <w:rPr>
                <w:rStyle w:val="ad"/>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700DA68A" w14:textId="33856703"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Pr="00BA4828">
              <w:rPr>
                <w:rStyle w:val="ad"/>
                <w:rFonts w:hint="eastAsia"/>
                <w:noProof/>
              </w:rPr>
              <w:t xml:space="preserve">2.2.2 </w:t>
            </w:r>
            <w:r w:rsidRPr="00BA4828">
              <w:rPr>
                <w:rStyle w:val="ad"/>
                <w:rFonts w:hint="eastAsia"/>
                <w:noProof/>
              </w:rPr>
              <w:t>注意力机制与</w:t>
            </w:r>
            <w:r w:rsidRPr="00BA4828">
              <w:rPr>
                <w:rStyle w:val="ad"/>
                <w:rFonts w:hint="eastAsia"/>
                <w:noProof/>
              </w:rPr>
              <w:t>Transformer</w:t>
            </w:r>
            <w:r w:rsidRPr="00BA4828">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56BAF97D" w14:textId="0FC73F0B"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Pr="00BA4828">
              <w:rPr>
                <w:rStyle w:val="ad"/>
                <w:rFonts w:hint="eastAsia"/>
                <w:noProof/>
              </w:rPr>
              <w:t xml:space="preserve">2.2.3 </w:t>
            </w:r>
            <w:r w:rsidRPr="00BA4828">
              <w:rPr>
                <w:rStyle w:val="ad"/>
                <w:rFonts w:hint="eastAsia"/>
                <w:noProof/>
              </w:rPr>
              <w:t>多时间尺度建模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5E0205E7" w14:textId="5AC7C50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Pr="00BA4828">
              <w:rPr>
                <w:rStyle w:val="ad"/>
                <w:rFonts w:hint="eastAsia"/>
                <w:noProof/>
              </w:rPr>
              <w:t xml:space="preserve">2.3 </w:t>
            </w:r>
            <w:r w:rsidRPr="00BA4828">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0EA9526D" w14:textId="7CA99675"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Pr="00BA4828">
              <w:rPr>
                <w:rStyle w:val="ad"/>
                <w:rFonts w:hint="eastAsia"/>
                <w:noProof/>
              </w:rPr>
              <w:t xml:space="preserve">2.4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6</w:t>
            </w:r>
            <w:r>
              <w:rPr>
                <w:rFonts w:hint="eastAsia"/>
                <w:noProof/>
                <w:webHidden/>
              </w:rPr>
              <w:fldChar w:fldCharType="end"/>
            </w:r>
          </w:hyperlink>
        </w:p>
        <w:p w14:paraId="10CBDB78" w14:textId="4007F658"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Pr="00BA4828">
              <w:rPr>
                <w:rStyle w:val="ad"/>
                <w:rFonts w:hint="eastAsia"/>
                <w:noProof/>
              </w:rPr>
              <w:t>第三章</w:t>
            </w:r>
            <w:r w:rsidRPr="00BA4828">
              <w:rPr>
                <w:rStyle w:val="ad"/>
                <w:rFonts w:hint="eastAsia"/>
                <w:noProof/>
              </w:rPr>
              <w:t xml:space="preserve"> </w:t>
            </w:r>
            <w:r w:rsidRPr="00BA4828">
              <w:rPr>
                <w:rStyle w:val="ad"/>
                <w:rFonts w:hint="eastAsia"/>
                <w:noProof/>
              </w:rPr>
              <w:t>车辆异常特征的多尺度提取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77AF4316" w14:textId="0ACD273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Pr="00BA4828">
              <w:rPr>
                <w:rStyle w:val="ad"/>
                <w:rFonts w:hint="eastAsia"/>
                <w:noProof/>
              </w:rPr>
              <w:t xml:space="preserve">3.1 </w:t>
            </w:r>
            <w:r w:rsidRPr="00BA4828">
              <w:rPr>
                <w:rStyle w:val="ad"/>
                <w:rFonts w:hint="eastAsia"/>
                <w:noProof/>
              </w:rPr>
              <w:t>多源时序数据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19ADA18C" w14:textId="7F736A34"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Pr="00BA4828">
              <w:rPr>
                <w:rStyle w:val="ad"/>
                <w:rFonts w:hint="eastAsia"/>
                <w:noProof/>
              </w:rPr>
              <w:t xml:space="preserve">3.1.1 </w:t>
            </w:r>
            <w:r w:rsidRPr="00BA4828">
              <w:rPr>
                <w:rStyle w:val="ad"/>
                <w:rFonts w:hint="eastAsia"/>
                <w:noProof/>
              </w:rPr>
              <w:t>数据处理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351B49C2" w14:textId="0A4D9700"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Pr="00BA4828">
              <w:rPr>
                <w:rStyle w:val="ad"/>
                <w:rFonts w:hint="eastAsia"/>
                <w:noProof/>
              </w:rPr>
              <w:t xml:space="preserve">3.1.2 </w:t>
            </w:r>
            <w:r w:rsidRPr="00BA4828">
              <w:rPr>
                <w:rStyle w:val="ad"/>
                <w:rFonts w:hint="eastAsia"/>
                <w:noProof/>
              </w:rPr>
              <w:t>时序相关性与异常模式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72E95F68" w14:textId="5E766C61"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Pr="00BA4828">
              <w:rPr>
                <w:rStyle w:val="ad"/>
                <w:rFonts w:hint="eastAsia"/>
                <w:noProof/>
              </w:rPr>
              <w:t xml:space="preserve">3.2 </w:t>
            </w:r>
            <w:r w:rsidRPr="00BA4828">
              <w:rPr>
                <w:rStyle w:val="ad"/>
                <w:rFonts w:hint="eastAsia"/>
                <w:noProof/>
              </w:rPr>
              <w:t>多尺度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7DFE0101" w14:textId="14869123"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Pr="00BA4828">
              <w:rPr>
                <w:rStyle w:val="ad"/>
                <w:rFonts w:hint="eastAsia"/>
                <w:noProof/>
              </w:rPr>
              <w:t xml:space="preserve">3.2.1 </w:t>
            </w:r>
            <w:r w:rsidRPr="00BA4828">
              <w:rPr>
                <w:rStyle w:val="ad"/>
                <w:rFonts w:hint="eastAsia"/>
                <w:noProof/>
              </w:rPr>
              <w:t>时域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2</w:t>
            </w:r>
            <w:r>
              <w:rPr>
                <w:rFonts w:hint="eastAsia"/>
                <w:noProof/>
                <w:webHidden/>
              </w:rPr>
              <w:fldChar w:fldCharType="end"/>
            </w:r>
          </w:hyperlink>
        </w:p>
        <w:p w14:paraId="147976AE" w14:textId="22E43509"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Pr="00BA4828">
              <w:rPr>
                <w:rStyle w:val="ad"/>
                <w:rFonts w:hint="eastAsia"/>
                <w:noProof/>
              </w:rPr>
              <w:t xml:space="preserve">3.2.2 </w:t>
            </w:r>
            <w:r w:rsidRPr="00BA4828">
              <w:rPr>
                <w:rStyle w:val="ad"/>
                <w:rFonts w:hint="eastAsia"/>
                <w:noProof/>
              </w:rPr>
              <w:t>频域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12CAB9AB" w14:textId="2051BA3C"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Pr="00BA4828">
              <w:rPr>
                <w:rStyle w:val="ad"/>
                <w:rFonts w:hint="eastAsia"/>
                <w:noProof/>
              </w:rPr>
              <w:t xml:space="preserve">3.2.3 </w:t>
            </w:r>
            <w:r w:rsidRPr="00BA4828">
              <w:rPr>
                <w:rStyle w:val="ad"/>
                <w:rFonts w:hint="eastAsia"/>
                <w:noProof/>
              </w:rPr>
              <w:t>非线性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0641A167" w14:textId="0B3160B0"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Pr="00BA4828">
              <w:rPr>
                <w:rStyle w:val="ad"/>
                <w:rFonts w:hint="eastAsia"/>
                <w:noProof/>
              </w:rPr>
              <w:t xml:space="preserve">3.3 </w:t>
            </w:r>
            <w:r w:rsidRPr="00BA4828">
              <w:rPr>
                <w:rStyle w:val="ad"/>
                <w:rFonts w:hint="eastAsia"/>
                <w:noProof/>
              </w:rPr>
              <w:t>特征融合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9</w:t>
            </w:r>
            <w:r>
              <w:rPr>
                <w:rFonts w:hint="eastAsia"/>
                <w:noProof/>
                <w:webHidden/>
              </w:rPr>
              <w:fldChar w:fldCharType="end"/>
            </w:r>
          </w:hyperlink>
        </w:p>
        <w:p w14:paraId="1ED99C73" w14:textId="3E870A2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Pr="00BA4828">
              <w:rPr>
                <w:rStyle w:val="ad"/>
                <w:rFonts w:hint="eastAsia"/>
                <w:noProof/>
              </w:rPr>
              <w:t xml:space="preserve">3.4 </w:t>
            </w:r>
            <w:r w:rsidRPr="00BA4828">
              <w:rPr>
                <w:rStyle w:val="ad"/>
                <w:rFonts w:hint="eastAsia"/>
                <w:noProof/>
              </w:rPr>
              <w:t>实验验证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3</w:t>
            </w:r>
            <w:r>
              <w:rPr>
                <w:rFonts w:hint="eastAsia"/>
                <w:noProof/>
                <w:webHidden/>
              </w:rPr>
              <w:fldChar w:fldCharType="end"/>
            </w:r>
          </w:hyperlink>
        </w:p>
        <w:p w14:paraId="1D53ABD1" w14:textId="6F6313A4"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Pr="00BA4828">
              <w:rPr>
                <w:rStyle w:val="ad"/>
                <w:rFonts w:hint="eastAsia"/>
                <w:noProof/>
              </w:rPr>
              <w:t xml:space="preserve">3.5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5</w:t>
            </w:r>
            <w:r>
              <w:rPr>
                <w:rFonts w:hint="eastAsia"/>
                <w:noProof/>
                <w:webHidden/>
              </w:rPr>
              <w:fldChar w:fldCharType="end"/>
            </w:r>
          </w:hyperlink>
        </w:p>
        <w:p w14:paraId="2DF321B5" w14:textId="732FE48C"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Pr="00BA4828">
              <w:rPr>
                <w:rStyle w:val="ad"/>
                <w:rFonts w:hint="eastAsia"/>
                <w:noProof/>
              </w:rPr>
              <w:t>第四章</w:t>
            </w:r>
            <w:r w:rsidRPr="00BA4828">
              <w:rPr>
                <w:rStyle w:val="ad"/>
                <w:rFonts w:hint="eastAsia"/>
                <w:noProof/>
              </w:rPr>
              <w:t xml:space="preserve"> </w:t>
            </w:r>
            <w:r w:rsidRPr="00BA4828">
              <w:rPr>
                <w:rStyle w:val="ad"/>
                <w:rFonts w:hint="eastAsia"/>
                <w:noProof/>
              </w:rPr>
              <w:t>多时间尺度混合深度学习模型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6360D9BE" w14:textId="5B778F2D"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Pr="00BA4828">
              <w:rPr>
                <w:rStyle w:val="ad"/>
                <w:rFonts w:hint="eastAsia"/>
                <w:noProof/>
              </w:rPr>
              <w:t xml:space="preserve">4.1 </w:t>
            </w:r>
            <w:r w:rsidRPr="00BA4828">
              <w:rPr>
                <w:rStyle w:val="ad"/>
                <w:rFonts w:hint="eastAsia"/>
                <w:noProof/>
              </w:rPr>
              <w:t>混合模型的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158E48AF" w14:textId="524BB2E9"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Pr="00BA4828">
              <w:rPr>
                <w:rStyle w:val="ad"/>
                <w:rFonts w:hint="eastAsia"/>
                <w:noProof/>
              </w:rPr>
              <w:t xml:space="preserve">4.2 </w:t>
            </w:r>
            <w:r w:rsidRPr="00BA4828">
              <w:rPr>
                <w:rStyle w:val="ad"/>
                <w:rFonts w:hint="eastAsia"/>
                <w:noProof/>
              </w:rPr>
              <w:t>改进的</w:t>
            </w:r>
            <w:r w:rsidRPr="00BA4828">
              <w:rPr>
                <w:rStyle w:val="ad"/>
                <w:rFonts w:hint="eastAsia"/>
                <w:noProof/>
              </w:rPr>
              <w:t>LSTM</w:t>
            </w:r>
            <w:r w:rsidRPr="00BA4828">
              <w:rPr>
                <w:rStyle w:val="ad"/>
                <w:rFonts w:hint="eastAsia"/>
                <w:noProof/>
              </w:rPr>
              <w:t>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8</w:t>
            </w:r>
            <w:r>
              <w:rPr>
                <w:rFonts w:hint="eastAsia"/>
                <w:noProof/>
                <w:webHidden/>
              </w:rPr>
              <w:fldChar w:fldCharType="end"/>
            </w:r>
          </w:hyperlink>
        </w:p>
        <w:p w14:paraId="0E872251" w14:textId="364715E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Pr="00BA4828">
              <w:rPr>
                <w:rStyle w:val="ad"/>
                <w:rFonts w:hint="eastAsia"/>
                <w:noProof/>
              </w:rPr>
              <w:t xml:space="preserve">4.3 </w:t>
            </w:r>
            <w:r w:rsidRPr="00BA4828">
              <w:rPr>
                <w:rStyle w:val="ad"/>
                <w:rFonts w:hint="eastAsia"/>
                <w:noProof/>
              </w:rPr>
              <w:t>增强的</w:t>
            </w:r>
            <w:r w:rsidRPr="00BA4828">
              <w:rPr>
                <w:rStyle w:val="ad"/>
                <w:rFonts w:hint="eastAsia"/>
                <w:noProof/>
              </w:rPr>
              <w:t>Transformer</w:t>
            </w:r>
            <w:r w:rsidRPr="00BA4828">
              <w:rPr>
                <w:rStyle w:val="ad"/>
                <w:rFonts w:hint="eastAsia"/>
                <w:noProof/>
              </w:rPr>
              <w:t>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713C2E80" w14:textId="025F1686"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Pr="00BA4828">
              <w:rPr>
                <w:rStyle w:val="ad"/>
                <w:rFonts w:hint="eastAsia"/>
                <w:noProof/>
              </w:rPr>
              <w:t xml:space="preserve">4.4 </w:t>
            </w:r>
            <w:r w:rsidRPr="00BA4828">
              <w:rPr>
                <w:rStyle w:val="ad"/>
                <w:rFonts w:hint="eastAsia"/>
                <w:noProof/>
              </w:rPr>
              <w:t>增强</w:t>
            </w:r>
            <w:r w:rsidRPr="00BA4828">
              <w:rPr>
                <w:rStyle w:val="ad"/>
                <w:rFonts w:hint="eastAsia"/>
                <w:noProof/>
              </w:rPr>
              <w:t>MLP</w:t>
            </w:r>
            <w:r w:rsidRPr="00BA4828">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2</w:t>
            </w:r>
            <w:r>
              <w:rPr>
                <w:rFonts w:hint="eastAsia"/>
                <w:noProof/>
                <w:webHidden/>
              </w:rPr>
              <w:fldChar w:fldCharType="end"/>
            </w:r>
          </w:hyperlink>
        </w:p>
        <w:p w14:paraId="2CD0E3BB" w14:textId="37B6A8CE"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Pr="00BA4828">
              <w:rPr>
                <w:rStyle w:val="ad"/>
                <w:rFonts w:hint="eastAsia"/>
                <w:noProof/>
              </w:rPr>
              <w:t xml:space="preserve">4.5 </w:t>
            </w:r>
            <w:r w:rsidRPr="00BA4828">
              <w:rPr>
                <w:rStyle w:val="ad"/>
                <w:rFonts w:hint="eastAsia"/>
                <w:noProof/>
              </w:rPr>
              <w:t>多尺度特征融合机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4</w:t>
            </w:r>
            <w:r>
              <w:rPr>
                <w:rFonts w:hint="eastAsia"/>
                <w:noProof/>
                <w:webHidden/>
              </w:rPr>
              <w:fldChar w:fldCharType="end"/>
            </w:r>
          </w:hyperlink>
        </w:p>
        <w:p w14:paraId="64BD40E4" w14:textId="6C12218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Pr="00BA4828">
              <w:rPr>
                <w:rStyle w:val="ad"/>
                <w:rFonts w:hint="eastAsia"/>
                <w:noProof/>
              </w:rPr>
              <w:t xml:space="preserve">4.6 </w:t>
            </w:r>
            <w:r w:rsidRPr="00BA4828">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6</w:t>
            </w:r>
            <w:r>
              <w:rPr>
                <w:rFonts w:hint="eastAsia"/>
                <w:noProof/>
                <w:webHidden/>
              </w:rPr>
              <w:fldChar w:fldCharType="end"/>
            </w:r>
          </w:hyperlink>
        </w:p>
        <w:p w14:paraId="4B6F615D" w14:textId="567856C6"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Pr="00BA4828">
              <w:rPr>
                <w:rStyle w:val="ad"/>
                <w:rFonts w:hint="eastAsia"/>
                <w:noProof/>
              </w:rPr>
              <w:t xml:space="preserve">4.7 </w:t>
            </w:r>
            <w:r w:rsidRPr="00BA4828">
              <w:rPr>
                <w:rStyle w:val="ad"/>
                <w:rFonts w:hint="eastAsia"/>
                <w:noProof/>
              </w:rPr>
              <w:t>系统界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3</w:t>
            </w:r>
            <w:r>
              <w:rPr>
                <w:rFonts w:hint="eastAsia"/>
                <w:noProof/>
                <w:webHidden/>
              </w:rPr>
              <w:fldChar w:fldCharType="end"/>
            </w:r>
          </w:hyperlink>
        </w:p>
        <w:p w14:paraId="0AF71444" w14:textId="6476829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Pr="00BA4828">
              <w:rPr>
                <w:rStyle w:val="ad"/>
                <w:rFonts w:hint="eastAsia"/>
                <w:noProof/>
              </w:rPr>
              <w:t xml:space="preserve">4.8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5</w:t>
            </w:r>
            <w:r>
              <w:rPr>
                <w:rFonts w:hint="eastAsia"/>
                <w:noProof/>
                <w:webHidden/>
              </w:rPr>
              <w:fldChar w:fldCharType="end"/>
            </w:r>
          </w:hyperlink>
        </w:p>
        <w:p w14:paraId="43D12242" w14:textId="2B8134C3"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Pr="00BA4828">
              <w:rPr>
                <w:rStyle w:val="ad"/>
                <w:rFonts w:hint="eastAsia"/>
                <w:noProof/>
              </w:rPr>
              <w:t>第五章</w:t>
            </w:r>
            <w:r w:rsidRPr="00BA4828">
              <w:rPr>
                <w:rStyle w:val="ad"/>
                <w:rFonts w:hint="eastAsia"/>
                <w:noProof/>
              </w:rPr>
              <w:t xml:space="preserve"> </w:t>
            </w:r>
            <w:r w:rsidRPr="00BA4828">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7</w:t>
            </w:r>
            <w:r>
              <w:rPr>
                <w:rFonts w:hint="eastAsia"/>
                <w:noProof/>
                <w:webHidden/>
              </w:rPr>
              <w:fldChar w:fldCharType="end"/>
            </w:r>
          </w:hyperlink>
        </w:p>
        <w:p w14:paraId="491C2899" w14:textId="499D82F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Pr="00BA4828">
              <w:rPr>
                <w:rStyle w:val="ad"/>
                <w:rFonts w:hint="eastAsia"/>
                <w:noProof/>
              </w:rPr>
              <w:t xml:space="preserve">5.1 </w:t>
            </w:r>
            <w:r w:rsidRPr="00BA4828">
              <w:rPr>
                <w:rStyle w:val="ad"/>
                <w:rFonts w:hint="eastAsia"/>
                <w:noProof/>
              </w:rPr>
              <w:t>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7</w:t>
            </w:r>
            <w:r>
              <w:rPr>
                <w:rFonts w:hint="eastAsia"/>
                <w:noProof/>
                <w:webHidden/>
              </w:rPr>
              <w:fldChar w:fldCharType="end"/>
            </w:r>
          </w:hyperlink>
        </w:p>
        <w:p w14:paraId="584E61A1" w14:textId="473F4B0F"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Pr="00BA4828">
              <w:rPr>
                <w:rStyle w:val="ad"/>
                <w:rFonts w:hint="eastAsia"/>
                <w:noProof/>
              </w:rPr>
              <w:t xml:space="preserve">5.2 </w:t>
            </w:r>
            <w:r w:rsidRPr="00BA4828">
              <w:rPr>
                <w:rStyle w:val="ad"/>
                <w:rFonts w:hint="eastAsia"/>
                <w:noProof/>
              </w:rPr>
              <w:t>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8</w:t>
            </w:r>
            <w:r>
              <w:rPr>
                <w:rFonts w:hint="eastAsia"/>
                <w:noProof/>
                <w:webHidden/>
              </w:rPr>
              <w:fldChar w:fldCharType="end"/>
            </w:r>
          </w:hyperlink>
        </w:p>
        <w:p w14:paraId="5204347B" w14:textId="0AA81834"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Pr="00BA4828">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0</w:t>
            </w:r>
            <w:r>
              <w:rPr>
                <w:rFonts w:hint="eastAsia"/>
                <w:noProof/>
                <w:webHidden/>
              </w:rPr>
              <w:fldChar w:fldCharType="end"/>
            </w:r>
          </w:hyperlink>
        </w:p>
        <w:p w14:paraId="065E281B" w14:textId="1038B1D0"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Pr="00BA4828">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3</w:t>
            </w:r>
            <w:r>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proofErr w:type="spellStart"/>
      <w:r>
        <w:rPr>
          <w:rFonts w:hint="eastAsia"/>
        </w:rPr>
        <w:t>Schmidhuber</w:t>
      </w:r>
      <w:proofErr w:type="spellEnd"/>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proofErr w:type="spellStart"/>
      <w:r>
        <w:rPr>
          <w:rFonts w:hint="eastAsia"/>
        </w:rPr>
        <w:t>Alahi</w:t>
      </w:r>
      <w:proofErr w:type="spellEnd"/>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1534019"/>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proofErr w:type="spellStart"/>
      <w:r>
        <w:rPr>
          <w:rFonts w:hint="eastAsia"/>
        </w:rPr>
        <w:t>ReLU</w:t>
      </w:r>
      <w:proofErr w:type="spellEnd"/>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proofErr w:type="spellStart"/>
      <w:r>
        <w:rPr>
          <w:rFonts w:hint="eastAsia"/>
        </w:rPr>
        <w:t>ReLU</w:t>
      </w:r>
      <w:proofErr w:type="spellEnd"/>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bookmarkStart w:id="21" w:name="_Toc181534027"/>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Pr>
          <w:rFonts w:hint="eastAsia"/>
        </w:rPr>
        <w:t>Tranformer</w:t>
      </w:r>
      <w:proofErr w:type="spellEnd"/>
      <w:r>
        <w:rPr>
          <w:rFonts w:hint="eastAsia"/>
        </w:rPr>
        <w:t xml:space="preserve">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hint="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r>
        <w:rPr>
          <w:rFonts w:hint="eastAsia"/>
        </w:rPr>
        <w:t>3</w:t>
      </w:r>
      <w:r w:rsidRPr="00D51767">
        <w:rPr>
          <w:rFonts w:hint="eastAsia"/>
        </w:rPr>
        <w:t xml:space="preserve">.1 </w:t>
      </w:r>
      <w:r>
        <w:rPr>
          <w:rFonts w:hint="eastAsia"/>
        </w:rPr>
        <w:t>多元时序异常检测数据集</w:t>
      </w:r>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proofErr w:type="spellStart"/>
      <w:r>
        <w:rPr>
          <w:rFonts w:hint="eastAsia"/>
        </w:rPr>
        <w:t>OmniAnomaly</w:t>
      </w:r>
      <w:proofErr w:type="spellEnd"/>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r>
        <w:rPr>
          <w:rFonts w:hint="eastAsia"/>
        </w:rPr>
        <w:lastRenderedPageBreak/>
        <w:t xml:space="preserve">3.2 </w:t>
      </w:r>
      <w:bookmarkEnd w:id="21"/>
      <w:r w:rsidR="005A163A">
        <w:rPr>
          <w:rFonts w:hint="eastAsia"/>
        </w:rPr>
        <w:t>Transformer</w:t>
      </w:r>
      <w:r>
        <w:rPr>
          <w:rFonts w:hint="eastAsia"/>
        </w:rPr>
        <w:t>模型选择</w:t>
      </w:r>
      <w:r w:rsidR="005A163A">
        <w:rPr>
          <w:rFonts w:hint="eastAsia"/>
        </w:rPr>
        <w:t>分析</w:t>
      </w:r>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2" w:name="_Toc181534030"/>
      <w:r>
        <w:rPr>
          <w:rFonts w:hint="eastAsia"/>
        </w:rPr>
        <w:t>3</w:t>
      </w:r>
      <w:r w:rsidRPr="00D51767">
        <w:rPr>
          <w:rFonts w:hint="eastAsia"/>
        </w:rPr>
        <w:t>.</w:t>
      </w:r>
      <w:r w:rsidR="00366D20">
        <w:rPr>
          <w:rFonts w:hint="eastAsia"/>
        </w:rPr>
        <w:t>3</w:t>
      </w:r>
      <w:r w:rsidRPr="00D51767">
        <w:rPr>
          <w:rFonts w:hint="eastAsia"/>
        </w:rPr>
        <w:t xml:space="preserve"> </w:t>
      </w:r>
      <w:bookmarkEnd w:id="22"/>
      <w:r w:rsidR="009A282A">
        <w:rPr>
          <w:rFonts w:hint="eastAsia"/>
        </w:rPr>
        <w:t>改进</w:t>
      </w:r>
      <w:r w:rsidR="009A282A">
        <w:rPr>
          <w:rFonts w:hint="eastAsia"/>
        </w:rPr>
        <w:t>T</w:t>
      </w:r>
      <w:r w:rsidR="009A282A">
        <w:t>ransformer</w:t>
      </w:r>
      <w:r w:rsidR="009A282A">
        <w:rPr>
          <w:rFonts w:hint="eastAsia"/>
        </w:rPr>
        <w:t>模型的异常检测算法</w:t>
      </w:r>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3" w:name="_Toc181534031"/>
      <w:r>
        <w:rPr>
          <w:rFonts w:hint="eastAsia"/>
        </w:rPr>
        <w:lastRenderedPageBreak/>
        <w:t>3</w:t>
      </w:r>
      <w:r w:rsidRPr="00D51767">
        <w:rPr>
          <w:rFonts w:hint="eastAsia"/>
        </w:rPr>
        <w:t>.</w:t>
      </w:r>
      <w:r w:rsidR="00D45BE6">
        <w:rPr>
          <w:rFonts w:hint="eastAsia"/>
        </w:rPr>
        <w:t>3</w:t>
      </w:r>
      <w:r>
        <w:rPr>
          <w:rFonts w:hint="eastAsia"/>
        </w:rPr>
        <w:t>.1</w:t>
      </w:r>
      <w:r w:rsidRPr="00D51767">
        <w:t xml:space="preserve"> </w:t>
      </w:r>
      <w:bookmarkEnd w:id="23"/>
      <w:r w:rsidR="00BB6D51">
        <w:rPr>
          <w:rFonts w:hint="eastAsia"/>
        </w:rPr>
        <w:t>多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4" w:name="_Toc181534032"/>
      <w:r>
        <w:rPr>
          <w:rFonts w:hint="eastAsia"/>
        </w:rPr>
        <w:t>3</w:t>
      </w:r>
      <w:r w:rsidRPr="00D51767">
        <w:rPr>
          <w:rFonts w:hint="eastAsia"/>
        </w:rPr>
        <w:t>.</w:t>
      </w:r>
      <w:r w:rsidR="00D45BE6">
        <w:rPr>
          <w:rFonts w:hint="eastAsia"/>
        </w:rPr>
        <w:t>3</w:t>
      </w:r>
      <w:r>
        <w:rPr>
          <w:rFonts w:hint="eastAsia"/>
        </w:rPr>
        <w:t>.2</w:t>
      </w:r>
      <w:r w:rsidRPr="00D51767">
        <w:t xml:space="preserve"> </w:t>
      </w:r>
      <w:bookmarkEnd w:id="24"/>
      <w:r w:rsidR="002076F3">
        <w:rPr>
          <w:rFonts w:hint="eastAsia"/>
        </w:rPr>
        <w:t>基于</w:t>
      </w:r>
      <w:r w:rsidR="005E13A4">
        <w:rPr>
          <w:rFonts w:hint="eastAsia"/>
        </w:rPr>
        <w:t>FFT</w:t>
      </w:r>
      <w:r w:rsidR="002076F3">
        <w:rPr>
          <w:rFonts w:hint="eastAsia"/>
        </w:rPr>
        <w:t>分解的时序数据编码</w:t>
      </w:r>
      <w:r w:rsidR="00B17177">
        <w:rPr>
          <w:rFonts w:hint="eastAsia"/>
        </w:rPr>
        <w:t>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5" w:name="_Toc181534036"/>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5"/>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6"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26"/>
      <w:r w:rsidR="00BA5443">
        <w:rPr>
          <w:rFonts w:hint="eastAsia"/>
        </w:rPr>
        <w:t>车辆异常检测实验及分析</w:t>
      </w:r>
    </w:p>
    <w:p w14:paraId="3233B77F" w14:textId="0F101B8C" w:rsidR="00C67CAC" w:rsidRPr="00D51767" w:rsidRDefault="00C67CAC" w:rsidP="00C67CAC">
      <w:pPr>
        <w:pStyle w:val="2"/>
      </w:pPr>
      <w:bookmarkStart w:id="27" w:name="_Toc181534038"/>
      <w:r>
        <w:rPr>
          <w:rFonts w:hint="eastAsia"/>
        </w:rPr>
        <w:t>4</w:t>
      </w:r>
      <w:r w:rsidRPr="00D51767">
        <w:rPr>
          <w:rFonts w:hint="eastAsia"/>
        </w:rPr>
        <w:t xml:space="preserve">.1 </w:t>
      </w:r>
      <w:bookmarkEnd w:id="27"/>
      <w:r w:rsidR="008E4239">
        <w:rPr>
          <w:rFonts w:hint="eastAsia"/>
        </w:rPr>
        <w:t>实验环境配置</w:t>
      </w:r>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4A38906E" w:rsidR="00C67CAC" w:rsidRPr="009E6A23" w:rsidRDefault="00C67CAC" w:rsidP="00C67CAC">
      <w:pPr>
        <w:pStyle w:val="2"/>
      </w:pPr>
      <w:bookmarkStart w:id="28" w:name="_Toc181534039"/>
      <w:r>
        <w:rPr>
          <w:rFonts w:hint="eastAsia"/>
        </w:rPr>
        <w:t>4</w:t>
      </w:r>
      <w:r w:rsidRPr="00D51767">
        <w:rPr>
          <w:rFonts w:hint="eastAsia"/>
        </w:rPr>
        <w:t>.</w:t>
      </w:r>
      <w:r>
        <w:rPr>
          <w:rFonts w:hint="eastAsia"/>
        </w:rPr>
        <w:t>2</w:t>
      </w:r>
      <w:r w:rsidRPr="00D51767">
        <w:rPr>
          <w:rFonts w:hint="eastAsia"/>
        </w:rPr>
        <w:t xml:space="preserve"> </w:t>
      </w:r>
      <w:bookmarkEnd w:id="28"/>
      <w:r w:rsidR="004E1073">
        <w:rPr>
          <w:rFonts w:hint="eastAsia"/>
        </w:rPr>
        <w:t>车辆</w:t>
      </w:r>
      <w:r w:rsidR="000001DB">
        <w:rPr>
          <w:rFonts w:hint="eastAsia"/>
        </w:rPr>
        <w:t>异常检测的评价标准</w:t>
      </w:r>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29" w:name="_Toc181534040"/>
      <w:r>
        <w:rPr>
          <w:rFonts w:hint="eastAsia"/>
        </w:rPr>
        <w:t>4</w:t>
      </w:r>
      <w:r w:rsidRPr="00D51767">
        <w:rPr>
          <w:rFonts w:hint="eastAsia"/>
        </w:rPr>
        <w:t>.</w:t>
      </w:r>
      <w:r>
        <w:rPr>
          <w:rFonts w:hint="eastAsia"/>
        </w:rPr>
        <w:t>3</w:t>
      </w:r>
      <w:r w:rsidRPr="00D51767">
        <w:rPr>
          <w:rFonts w:hint="eastAsia"/>
        </w:rPr>
        <w:t xml:space="preserve"> </w:t>
      </w:r>
      <w:bookmarkStart w:id="30" w:name="_Hlk181132150"/>
      <w:bookmarkEnd w:id="29"/>
      <w:r w:rsidR="00061F93">
        <w:rPr>
          <w:rFonts w:hint="eastAsia"/>
        </w:rPr>
        <w:t>数据预处理</w:t>
      </w:r>
    </w:p>
    <w:bookmarkEnd w:id="30"/>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1" w:name="_Toc181534043"/>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1"/>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2" w:name="_Toc181534044"/>
      <w:r>
        <w:rPr>
          <w:rFonts w:hint="eastAsia"/>
        </w:rPr>
        <w:lastRenderedPageBreak/>
        <w:t>4</w:t>
      </w:r>
      <w:r w:rsidRPr="00D51767">
        <w:rPr>
          <w:rFonts w:hint="eastAsia"/>
        </w:rPr>
        <w:t>.</w:t>
      </w:r>
      <w:r w:rsidR="008321C1">
        <w:rPr>
          <w:rFonts w:hint="eastAsia"/>
        </w:rPr>
        <w:t>5</w:t>
      </w:r>
      <w:r w:rsidRPr="00D51767">
        <w:rPr>
          <w:rFonts w:hint="eastAsia"/>
        </w:rPr>
        <w:t xml:space="preserve"> </w:t>
      </w:r>
      <w:bookmarkEnd w:id="32"/>
      <w:r w:rsidR="00A36188">
        <w:rPr>
          <w:rFonts w:hint="eastAsia"/>
        </w:rPr>
        <w:t>异常检测基线</w:t>
      </w:r>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r>
        <w:rPr>
          <w:rFonts w:hint="eastAsia"/>
        </w:rPr>
        <w:t>4</w:t>
      </w:r>
      <w:r w:rsidRPr="00D51767">
        <w:rPr>
          <w:rFonts w:hint="eastAsia"/>
        </w:rPr>
        <w:t>.</w:t>
      </w:r>
      <w:r w:rsidR="00A843D8">
        <w:rPr>
          <w:rFonts w:hint="eastAsia"/>
        </w:rPr>
        <w:t xml:space="preserve">6 </w:t>
      </w:r>
      <w:r w:rsidR="001E5FB9">
        <w:rPr>
          <w:rFonts w:hint="eastAsia"/>
        </w:rPr>
        <w:t>实验结果与分析</w:t>
      </w:r>
    </w:p>
    <w:p w14:paraId="29672D26" w14:textId="16C91DA6" w:rsidR="008016C3" w:rsidRDefault="008016C3" w:rsidP="008016C3">
      <w:pPr>
        <w:pStyle w:val="3"/>
      </w:pPr>
      <w:r>
        <w:rPr>
          <w:rFonts w:hint="eastAsia"/>
        </w:rPr>
        <w:t>4.6.1</w:t>
      </w:r>
      <w:r w:rsidRPr="00D51767">
        <w:t xml:space="preserve"> </w:t>
      </w:r>
      <w:r>
        <w:rPr>
          <w:rFonts w:hint="eastAsia"/>
        </w:rPr>
        <w:t>不同激活函数之间的对比</w:t>
      </w:r>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r>
        <w:rPr>
          <w:rFonts w:hint="eastAsia"/>
        </w:rPr>
        <w:t>4.6.1</w:t>
      </w:r>
      <w:r w:rsidRPr="00D51767">
        <w:t xml:space="preserve"> </w:t>
      </w:r>
      <w:r>
        <w:rPr>
          <w:rFonts w:hint="eastAsia"/>
        </w:rPr>
        <w:t>不同超参数之间的对比</w:t>
      </w:r>
    </w:p>
    <w:p w14:paraId="5B6B0C37" w14:textId="29D468EA" w:rsidR="007B24A2" w:rsidRP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r w:rsidR="00E9060C">
        <w:rPr>
          <w:rFonts w:hint="eastAsia"/>
        </w:rPr>
        <w:t>个最大幅值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编码器的层数</w:t>
      </w:r>
      <w:proofErr w:type="spellStart"/>
      <w:r w:rsidR="0012167C">
        <w:rPr>
          <w:rFonts w:hint="eastAsia"/>
        </w:rPr>
        <w:t>b</w:t>
      </w:r>
      <w:r w:rsidR="0012167C">
        <w:t>lock_num</w:t>
      </w:r>
      <w:proofErr w:type="spellEnd"/>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r>
        <w:rPr>
          <w:rFonts w:hint="eastAsia"/>
        </w:rPr>
        <w:t>4.6.1</w:t>
      </w:r>
      <w:r w:rsidRPr="00D51767">
        <w:t xml:space="preserve"> </w:t>
      </w:r>
      <w:r>
        <w:rPr>
          <w:rFonts w:hint="eastAsia"/>
        </w:rPr>
        <w:t>与已有算法之间的对比</w:t>
      </w:r>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77777777" w:rsidR="00B25377" w:rsidRDefault="00B25377" w:rsidP="004520E7">
            <w:pPr>
              <w:ind w:firstLineChars="0" w:firstLine="0"/>
              <w:jc w:val="center"/>
            </w:pPr>
          </w:p>
        </w:tc>
        <w:tc>
          <w:tcPr>
            <w:tcW w:w="1110" w:type="dxa"/>
            <w:tcBorders>
              <w:top w:val="nil"/>
              <w:left w:val="nil"/>
              <w:bottom w:val="single" w:sz="4" w:space="0" w:color="auto"/>
              <w:right w:val="nil"/>
            </w:tcBorders>
          </w:tcPr>
          <w:p w14:paraId="6231A7DA" w14:textId="77777777" w:rsidR="00B25377" w:rsidRDefault="00B25377" w:rsidP="004520E7">
            <w:pPr>
              <w:ind w:firstLineChars="0" w:firstLine="0"/>
              <w:jc w:val="center"/>
            </w:pPr>
          </w:p>
        </w:tc>
        <w:tc>
          <w:tcPr>
            <w:tcW w:w="1110" w:type="dxa"/>
            <w:tcBorders>
              <w:top w:val="nil"/>
              <w:left w:val="nil"/>
              <w:bottom w:val="single" w:sz="4" w:space="0" w:color="auto"/>
              <w:right w:val="nil"/>
            </w:tcBorders>
          </w:tcPr>
          <w:p w14:paraId="26013EF2" w14:textId="77777777" w:rsidR="00B25377" w:rsidRDefault="00B25377" w:rsidP="004520E7">
            <w:pPr>
              <w:ind w:firstLineChars="0" w:firstLine="0"/>
              <w:jc w:val="center"/>
            </w:pP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Default="002B5F84" w:rsidP="004520E7">
            <w:pPr>
              <w:ind w:firstLineChars="0" w:firstLine="0"/>
              <w:jc w:val="center"/>
            </w:pPr>
            <w:r>
              <w:rPr>
                <w:rFonts w:hint="eastAsia"/>
              </w:rPr>
              <w:t>0</w:t>
            </w:r>
            <w: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r>
        <w:rPr>
          <w:rFonts w:hint="eastAsia"/>
        </w:rPr>
        <w:t>4.6.1</w:t>
      </w:r>
      <w:r w:rsidRPr="00D51767">
        <w:t xml:space="preserve"> </w:t>
      </w:r>
      <w:r>
        <w:rPr>
          <w:rFonts w:hint="eastAsia"/>
        </w:rPr>
        <w:t>与原</w:t>
      </w:r>
      <w:r>
        <w:rPr>
          <w:rFonts w:hint="eastAsia"/>
        </w:rPr>
        <w:t>Transformer</w:t>
      </w:r>
      <w:r>
        <w:rPr>
          <w:rFonts w:hint="eastAsia"/>
        </w:rPr>
        <w:t>模型之间的对比</w:t>
      </w:r>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33" w:name="_Toc18153404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33"/>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proofErr w:type="spellStart"/>
      <w:r>
        <w:rPr>
          <w:rFonts w:hint="eastAsia"/>
        </w:rPr>
        <w:t>SHapley</w:t>
      </w:r>
      <w:proofErr w:type="spellEnd"/>
      <w:r>
        <w:rPr>
          <w:rFonts w:hint="eastAsia"/>
        </w:rPr>
        <w:t xml:space="preserve"> Additive </w:t>
      </w:r>
      <w:proofErr w:type="spellStart"/>
      <w:r>
        <w:rPr>
          <w:rFonts w:hint="eastAsia"/>
        </w:rPr>
        <w:t>exPlanations</w:t>
      </w:r>
      <w:proofErr w:type="spellEnd"/>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5E8F1B43" w14:textId="5E12C5DF" w:rsidR="00843AAD" w:rsidRDefault="00843AAD" w:rsidP="00BC0A65">
      <w:pPr>
        <w:pStyle w:val="1"/>
        <w:jc w:val="both"/>
      </w:pPr>
      <w:r>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4E2837D8" w14:textId="10F1ED74" w:rsidR="000E2F61" w:rsidRDefault="000E2F61" w:rsidP="00442CCE">
      <w:pPr>
        <w:ind w:firstLine="480"/>
        <w:rPr>
          <w:rFonts w:hint="eastAsia"/>
        </w:rPr>
      </w:pPr>
      <w:r>
        <w:rPr>
          <w:rFonts w:hint="eastAsia"/>
        </w:rPr>
        <w:t>车辆实时数据采集与异常检测系统的实验环境与硬件配置如表</w:t>
      </w:r>
      <w:r>
        <w:rPr>
          <w:rFonts w:hint="eastAsia"/>
        </w:rPr>
        <w:t>5</w:t>
      </w:r>
      <w:r>
        <w:t>-1</w:t>
      </w:r>
      <w:r>
        <w:rPr>
          <w:rFonts w:hint="eastAsia"/>
        </w:rPr>
        <w:t>所示。</w:t>
      </w:r>
    </w:p>
    <w:p w14:paraId="5335246F" w14:textId="12AE5F89" w:rsidR="00442CCE" w:rsidRPr="00100B95" w:rsidRDefault="00442CCE" w:rsidP="00442CCE">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 xml:space="preserve">表4-1 </w:t>
      </w:r>
      <w:r w:rsidRPr="00442CCE">
        <w:rPr>
          <w:rFonts w:asciiTheme="minorEastAsia" w:eastAsiaTheme="minorEastAsia" w:hAnsiTheme="minorEastAsia" w:hint="eastAsia"/>
          <w:sz w:val="21"/>
        </w:rPr>
        <w:t>数采边缘端与云端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442CCE" w14:paraId="089977B3" w14:textId="77777777" w:rsidTr="00A15829">
        <w:trPr>
          <w:jc w:val="center"/>
        </w:trPr>
        <w:tc>
          <w:tcPr>
            <w:tcW w:w="3175" w:type="dxa"/>
            <w:tcBorders>
              <w:top w:val="single" w:sz="4" w:space="0" w:color="auto"/>
              <w:bottom w:val="single" w:sz="4" w:space="0" w:color="auto"/>
            </w:tcBorders>
          </w:tcPr>
          <w:p w14:paraId="38C39303" w14:textId="77777777" w:rsidR="00442CCE" w:rsidRPr="00994BD5" w:rsidRDefault="00442CCE" w:rsidP="00A15829">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1EBA804" w14:textId="77777777" w:rsidR="00442CCE" w:rsidRPr="00994BD5" w:rsidRDefault="00442CCE" w:rsidP="00A15829">
            <w:pPr>
              <w:ind w:firstLineChars="0" w:firstLine="0"/>
              <w:jc w:val="center"/>
              <w:rPr>
                <w:b/>
                <w:bCs/>
              </w:rPr>
            </w:pPr>
            <w:r w:rsidRPr="00994BD5">
              <w:rPr>
                <w:rFonts w:hint="eastAsia"/>
                <w:b/>
                <w:bCs/>
              </w:rPr>
              <w:t>配置</w:t>
            </w:r>
          </w:p>
        </w:tc>
      </w:tr>
      <w:tr w:rsidR="00442CCE" w14:paraId="6E013255" w14:textId="77777777" w:rsidTr="00A15829">
        <w:trPr>
          <w:jc w:val="center"/>
        </w:trPr>
        <w:tc>
          <w:tcPr>
            <w:tcW w:w="3175" w:type="dxa"/>
            <w:tcBorders>
              <w:top w:val="single" w:sz="4" w:space="0" w:color="auto"/>
              <w:right w:val="single" w:sz="8" w:space="0" w:color="auto"/>
            </w:tcBorders>
          </w:tcPr>
          <w:p w14:paraId="0291C421" w14:textId="77777777" w:rsidR="00442CCE" w:rsidRDefault="00442CCE" w:rsidP="00A15829">
            <w:pPr>
              <w:ind w:firstLineChars="0" w:firstLine="0"/>
              <w:jc w:val="center"/>
            </w:pPr>
            <w:r>
              <w:rPr>
                <w:rFonts w:hint="eastAsia"/>
              </w:rPr>
              <w:t>CPU</w:t>
            </w:r>
          </w:p>
        </w:tc>
        <w:tc>
          <w:tcPr>
            <w:tcW w:w="3175" w:type="dxa"/>
            <w:tcBorders>
              <w:top w:val="single" w:sz="4" w:space="0" w:color="auto"/>
              <w:left w:val="single" w:sz="8" w:space="0" w:color="auto"/>
            </w:tcBorders>
          </w:tcPr>
          <w:p w14:paraId="2D1DDF03" w14:textId="77777777" w:rsidR="00442CCE" w:rsidRDefault="00442CCE" w:rsidP="00A15829">
            <w:pPr>
              <w:ind w:firstLineChars="0" w:firstLine="0"/>
              <w:jc w:val="center"/>
            </w:pPr>
            <w:r>
              <w:rPr>
                <w:rFonts w:hint="eastAsia"/>
              </w:rPr>
              <w:t>Intel core i5-12400F</w:t>
            </w:r>
          </w:p>
        </w:tc>
      </w:tr>
      <w:tr w:rsidR="00442CCE" w14:paraId="3386B755" w14:textId="77777777" w:rsidTr="00A15829">
        <w:trPr>
          <w:jc w:val="center"/>
        </w:trPr>
        <w:tc>
          <w:tcPr>
            <w:tcW w:w="3175" w:type="dxa"/>
            <w:tcBorders>
              <w:right w:val="single" w:sz="8" w:space="0" w:color="auto"/>
            </w:tcBorders>
          </w:tcPr>
          <w:p w14:paraId="3EF4D938" w14:textId="77777777" w:rsidR="00442CCE" w:rsidRDefault="00442CCE" w:rsidP="00A15829">
            <w:pPr>
              <w:ind w:firstLineChars="0" w:firstLine="0"/>
              <w:jc w:val="center"/>
            </w:pPr>
            <w:r>
              <w:rPr>
                <w:rFonts w:hint="eastAsia"/>
              </w:rPr>
              <w:t>内存</w:t>
            </w:r>
          </w:p>
        </w:tc>
        <w:tc>
          <w:tcPr>
            <w:tcW w:w="3175" w:type="dxa"/>
            <w:tcBorders>
              <w:left w:val="single" w:sz="8" w:space="0" w:color="auto"/>
            </w:tcBorders>
          </w:tcPr>
          <w:p w14:paraId="523E1A60" w14:textId="77777777" w:rsidR="00442CCE" w:rsidRDefault="00442CCE" w:rsidP="00A15829">
            <w:pPr>
              <w:ind w:firstLineChars="0" w:firstLine="0"/>
              <w:jc w:val="center"/>
            </w:pPr>
            <w:r>
              <w:rPr>
                <w:rFonts w:hint="eastAsia"/>
              </w:rPr>
              <w:t>32GB</w:t>
            </w:r>
          </w:p>
        </w:tc>
      </w:tr>
      <w:tr w:rsidR="00442CCE" w14:paraId="206AA47F" w14:textId="77777777" w:rsidTr="00A15829">
        <w:trPr>
          <w:jc w:val="center"/>
        </w:trPr>
        <w:tc>
          <w:tcPr>
            <w:tcW w:w="3175" w:type="dxa"/>
            <w:tcBorders>
              <w:right w:val="single" w:sz="8" w:space="0" w:color="auto"/>
            </w:tcBorders>
          </w:tcPr>
          <w:p w14:paraId="52340547" w14:textId="77777777" w:rsidR="00442CCE" w:rsidRDefault="00442CCE" w:rsidP="00A15829">
            <w:pPr>
              <w:ind w:firstLineChars="0" w:firstLine="0"/>
              <w:jc w:val="center"/>
            </w:pPr>
            <w:r>
              <w:rPr>
                <w:rFonts w:hint="eastAsia"/>
              </w:rPr>
              <w:t>GPU</w:t>
            </w:r>
          </w:p>
        </w:tc>
        <w:tc>
          <w:tcPr>
            <w:tcW w:w="3175" w:type="dxa"/>
            <w:tcBorders>
              <w:left w:val="single" w:sz="8" w:space="0" w:color="auto"/>
            </w:tcBorders>
          </w:tcPr>
          <w:p w14:paraId="30BB66FC" w14:textId="77777777" w:rsidR="00442CCE" w:rsidRDefault="00442CCE" w:rsidP="00A15829">
            <w:pPr>
              <w:ind w:firstLineChars="0" w:firstLine="0"/>
              <w:jc w:val="center"/>
            </w:pPr>
            <w:r>
              <w:rPr>
                <w:rFonts w:hint="eastAsia"/>
              </w:rPr>
              <w:t>Nvidia RTX 4070Ti 12GB</w:t>
            </w:r>
          </w:p>
        </w:tc>
      </w:tr>
      <w:tr w:rsidR="00442CCE" w14:paraId="055419E2" w14:textId="77777777" w:rsidTr="00A15829">
        <w:trPr>
          <w:jc w:val="center"/>
        </w:trPr>
        <w:tc>
          <w:tcPr>
            <w:tcW w:w="3175" w:type="dxa"/>
            <w:tcBorders>
              <w:right w:val="single" w:sz="8" w:space="0" w:color="auto"/>
            </w:tcBorders>
          </w:tcPr>
          <w:p w14:paraId="36355289" w14:textId="77777777" w:rsidR="00442CCE" w:rsidRDefault="00442CCE" w:rsidP="00A15829">
            <w:pPr>
              <w:ind w:firstLineChars="0" w:firstLine="0"/>
              <w:jc w:val="center"/>
            </w:pPr>
            <w:r>
              <w:rPr>
                <w:rFonts w:hint="eastAsia"/>
              </w:rPr>
              <w:t>操作系统</w:t>
            </w:r>
          </w:p>
        </w:tc>
        <w:tc>
          <w:tcPr>
            <w:tcW w:w="3175" w:type="dxa"/>
            <w:tcBorders>
              <w:left w:val="single" w:sz="8" w:space="0" w:color="auto"/>
            </w:tcBorders>
          </w:tcPr>
          <w:p w14:paraId="36AC26AA" w14:textId="77777777" w:rsidR="00442CCE" w:rsidRDefault="00442CCE" w:rsidP="00A15829">
            <w:pPr>
              <w:ind w:firstLineChars="0" w:firstLine="0"/>
              <w:jc w:val="center"/>
            </w:pPr>
            <w:r>
              <w:t>W</w:t>
            </w:r>
            <w:r>
              <w:rPr>
                <w:rFonts w:hint="eastAsia"/>
              </w:rPr>
              <w:t>indows 11</w:t>
            </w:r>
          </w:p>
        </w:tc>
      </w:tr>
      <w:tr w:rsidR="00442CCE" w14:paraId="347826B4" w14:textId="77777777" w:rsidTr="00A15829">
        <w:trPr>
          <w:jc w:val="center"/>
        </w:trPr>
        <w:tc>
          <w:tcPr>
            <w:tcW w:w="3175" w:type="dxa"/>
            <w:tcBorders>
              <w:right w:val="single" w:sz="8" w:space="0" w:color="auto"/>
            </w:tcBorders>
          </w:tcPr>
          <w:p w14:paraId="0671A994" w14:textId="77777777" w:rsidR="00442CCE" w:rsidRDefault="00442CCE" w:rsidP="00A15829">
            <w:pPr>
              <w:ind w:firstLineChars="0" w:firstLine="0"/>
              <w:jc w:val="center"/>
            </w:pPr>
            <w:r>
              <w:rPr>
                <w:rFonts w:hint="eastAsia"/>
              </w:rPr>
              <w:t>CUDA</w:t>
            </w:r>
          </w:p>
        </w:tc>
        <w:tc>
          <w:tcPr>
            <w:tcW w:w="3175" w:type="dxa"/>
            <w:tcBorders>
              <w:left w:val="single" w:sz="8" w:space="0" w:color="auto"/>
            </w:tcBorders>
          </w:tcPr>
          <w:p w14:paraId="51834844" w14:textId="77777777" w:rsidR="00442CCE" w:rsidRDefault="00442CCE" w:rsidP="00A15829">
            <w:pPr>
              <w:ind w:firstLineChars="0" w:firstLine="0"/>
              <w:jc w:val="center"/>
            </w:pPr>
            <w:r>
              <w:rPr>
                <w:rFonts w:hint="eastAsia"/>
              </w:rPr>
              <w:t>12.4</w:t>
            </w:r>
          </w:p>
        </w:tc>
      </w:tr>
      <w:tr w:rsidR="00442CCE" w14:paraId="677A5047" w14:textId="77777777" w:rsidTr="00A15829">
        <w:trPr>
          <w:jc w:val="center"/>
        </w:trPr>
        <w:tc>
          <w:tcPr>
            <w:tcW w:w="3175" w:type="dxa"/>
            <w:tcBorders>
              <w:bottom w:val="single" w:sz="8" w:space="0" w:color="auto"/>
              <w:right w:val="single" w:sz="8" w:space="0" w:color="auto"/>
            </w:tcBorders>
          </w:tcPr>
          <w:p w14:paraId="0071A49B" w14:textId="77777777" w:rsidR="00442CCE" w:rsidRDefault="00442CCE" w:rsidP="00A15829">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22C4804A" w14:textId="77777777" w:rsidR="00442CCE" w:rsidRDefault="00442CCE" w:rsidP="00A15829">
            <w:pPr>
              <w:ind w:firstLineChars="0" w:firstLine="0"/>
              <w:jc w:val="center"/>
            </w:pPr>
            <w:proofErr w:type="spellStart"/>
            <w:r>
              <w:rPr>
                <w:rFonts w:hint="eastAsia"/>
              </w:rPr>
              <w:t>Pytorch</w:t>
            </w:r>
            <w:proofErr w:type="spellEnd"/>
            <w:r>
              <w:rPr>
                <w:rFonts w:hint="eastAsia"/>
              </w:rPr>
              <w:t xml:space="preserve"> 2.4.1</w:t>
            </w:r>
          </w:p>
        </w:tc>
      </w:tr>
    </w:tbl>
    <w:p w14:paraId="3315B833" w14:textId="3A2529E7" w:rsidR="00843AAD" w:rsidRPr="00D51767" w:rsidRDefault="00843AAD" w:rsidP="00843AAD">
      <w:pPr>
        <w:pStyle w:val="2"/>
      </w:pPr>
      <w:r>
        <w:t>5</w:t>
      </w:r>
      <w:r w:rsidRPr="00D51767">
        <w:rPr>
          <w:rFonts w:hint="eastAsia"/>
        </w:rPr>
        <w:t xml:space="preserve">.1 </w:t>
      </w:r>
      <w:r w:rsidR="00E0498F">
        <w:rPr>
          <w:rFonts w:hint="eastAsia"/>
        </w:rPr>
        <w:t>车辆异常检测</w:t>
      </w:r>
      <w:r w:rsidR="001917D3">
        <w:rPr>
          <w:rFonts w:hint="eastAsia"/>
        </w:rPr>
        <w:t>系统整体架构设计</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0210217A" w14:textId="77777777" w:rsidR="00843AAD" w:rsidRDefault="00843AAD" w:rsidP="00843AAD">
      <w:pPr>
        <w:ind w:firstLine="480"/>
      </w:pPr>
      <w:r>
        <w:rPr>
          <w:rFonts w:hint="eastAsia"/>
        </w:rPr>
        <w:lastRenderedPageBreak/>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34" w:name="_Toc181534046"/>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34"/>
    </w:p>
    <w:p w14:paraId="6C0EBE54" w14:textId="6FE6111A" w:rsidR="00685F49" w:rsidRPr="00D51767" w:rsidRDefault="00B25401" w:rsidP="00D51767">
      <w:pPr>
        <w:pStyle w:val="2"/>
      </w:pPr>
      <w:bookmarkStart w:id="35" w:name="_Toc181534047"/>
      <w:r>
        <w:t>6</w:t>
      </w:r>
      <w:r w:rsidR="00685F49" w:rsidRPr="00D51767">
        <w:rPr>
          <w:rFonts w:hint="eastAsia"/>
        </w:rPr>
        <w:t xml:space="preserve">.1 </w:t>
      </w:r>
      <w:r w:rsidR="00685F49" w:rsidRPr="00D51767">
        <w:rPr>
          <w:rFonts w:hint="eastAsia"/>
        </w:rPr>
        <w:t>总结</w:t>
      </w:r>
      <w:bookmarkEnd w:id="35"/>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lastRenderedPageBreak/>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36" w:name="_Toc181534048"/>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36"/>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proofErr w:type="spellStart"/>
      <w:r>
        <w:rPr>
          <w:rFonts w:hint="eastAsia"/>
        </w:rPr>
        <w:t>MobileNet</w:t>
      </w:r>
      <w:proofErr w:type="spellEnd"/>
      <w:r>
        <w:rPr>
          <w:rFonts w:hint="eastAsia"/>
        </w:rPr>
        <w:t>、</w:t>
      </w:r>
      <w:proofErr w:type="spellStart"/>
      <w:r>
        <w:rPr>
          <w:rFonts w:hint="eastAsia"/>
        </w:rPr>
        <w:t>TinyML</w:t>
      </w:r>
      <w:proofErr w:type="spellEnd"/>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lastRenderedPageBreak/>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37" w:name="_Toc2017514166_WPSOffice_Level1"/>
      <w:bookmarkStart w:id="38" w:name="_Toc465651186_WPSOffice_Level1"/>
      <w:bookmarkStart w:id="39" w:name="_Toc181534049"/>
      <w:r w:rsidRPr="007B1722">
        <w:rPr>
          <w:rFonts w:hint="eastAsia"/>
        </w:rPr>
        <w:t>参考文献</w:t>
      </w:r>
      <w:bookmarkStart w:id="40" w:name="_bookmark147"/>
      <w:bookmarkEnd w:id="37"/>
      <w:bookmarkEnd w:id="38"/>
      <w:bookmarkEnd w:id="39"/>
      <w:bookmarkEnd w:id="40"/>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1" w:name="_Toc181534050"/>
      <w:r>
        <w:rPr>
          <w:rFonts w:hint="eastAsia"/>
        </w:rPr>
        <w:t>致谢</w:t>
      </w:r>
      <w:bookmarkEnd w:id="41"/>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8317F5" w14:textId="77777777" w:rsidR="000C519E" w:rsidRDefault="000C519E" w:rsidP="00685F49">
      <w:pPr>
        <w:spacing w:line="240" w:lineRule="auto"/>
        <w:ind w:firstLine="480"/>
      </w:pPr>
      <w:r>
        <w:separator/>
      </w:r>
    </w:p>
  </w:endnote>
  <w:endnote w:type="continuationSeparator" w:id="0">
    <w:p w14:paraId="1648BCB9" w14:textId="77777777" w:rsidR="000C519E" w:rsidRDefault="000C519E"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90EC51" w14:textId="77777777" w:rsidR="000C519E" w:rsidRDefault="000C519E" w:rsidP="00685F49">
      <w:pPr>
        <w:spacing w:line="240" w:lineRule="auto"/>
        <w:ind w:firstLine="480"/>
      </w:pPr>
      <w:r>
        <w:separator/>
      </w:r>
    </w:p>
  </w:footnote>
  <w:footnote w:type="continuationSeparator" w:id="0">
    <w:p w14:paraId="334ABA05" w14:textId="77777777" w:rsidR="000C519E" w:rsidRDefault="000C519E"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6"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7"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9" w15:restartNumberingAfterBreak="0">
    <w:nsid w:val="6205CDBF"/>
    <w:multiLevelType w:val="singleLevel"/>
    <w:tmpl w:val="6205CDBF"/>
    <w:lvl w:ilvl="0">
      <w:start w:val="1"/>
      <w:numFmt w:val="decimal"/>
      <w:suff w:val="space"/>
      <w:lvlText w:val="%1."/>
      <w:lvlJc w:val="left"/>
    </w:lvl>
  </w:abstractNum>
  <w:abstractNum w:abstractNumId="40" w15:restartNumberingAfterBreak="0">
    <w:nsid w:val="6205D03D"/>
    <w:multiLevelType w:val="singleLevel"/>
    <w:tmpl w:val="6205D03D"/>
    <w:lvl w:ilvl="0">
      <w:start w:val="1"/>
      <w:numFmt w:val="decimal"/>
      <w:suff w:val="space"/>
      <w:lvlText w:val="%1."/>
      <w:lvlJc w:val="left"/>
    </w:lvl>
  </w:abstractNum>
  <w:abstractNum w:abstractNumId="41" w15:restartNumberingAfterBreak="0">
    <w:nsid w:val="6205D096"/>
    <w:multiLevelType w:val="singleLevel"/>
    <w:tmpl w:val="6205D096"/>
    <w:lvl w:ilvl="0">
      <w:start w:val="1"/>
      <w:numFmt w:val="decimal"/>
      <w:suff w:val="space"/>
      <w:lvlText w:val="%1."/>
      <w:lvlJc w:val="left"/>
    </w:lvl>
  </w:abstractNum>
  <w:abstractNum w:abstractNumId="42" w15:restartNumberingAfterBreak="0">
    <w:nsid w:val="620646D6"/>
    <w:multiLevelType w:val="singleLevel"/>
    <w:tmpl w:val="620646D6"/>
    <w:lvl w:ilvl="0">
      <w:start w:val="1"/>
      <w:numFmt w:val="chineseCounting"/>
      <w:suff w:val="space"/>
      <w:lvlText w:val="第%1章"/>
      <w:lvlJc w:val="left"/>
    </w:lvl>
  </w:abstractNum>
  <w:abstractNum w:abstractNumId="43"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4"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5"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6"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2"/>
  </w:num>
  <w:num w:numId="2" w16cid:durableId="1148090460">
    <w:abstractNumId w:val="39"/>
  </w:num>
  <w:num w:numId="3" w16cid:durableId="1321496436">
    <w:abstractNumId w:val="40"/>
  </w:num>
  <w:num w:numId="4" w16cid:durableId="1056120835">
    <w:abstractNumId w:val="41"/>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3"/>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6"/>
  </w:num>
  <w:num w:numId="28" w16cid:durableId="744570441">
    <w:abstractNumId w:val="26"/>
  </w:num>
  <w:num w:numId="29" w16cid:durableId="1565336781">
    <w:abstractNumId w:val="47"/>
  </w:num>
  <w:num w:numId="30" w16cid:durableId="1381710011">
    <w:abstractNumId w:val="44"/>
  </w:num>
  <w:num w:numId="31" w16cid:durableId="545920006">
    <w:abstractNumId w:val="35"/>
  </w:num>
  <w:num w:numId="32" w16cid:durableId="1438795730">
    <w:abstractNumId w:val="38"/>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7"/>
  </w:num>
  <w:num w:numId="38" w16cid:durableId="683097315">
    <w:abstractNumId w:val="23"/>
  </w:num>
  <w:num w:numId="39" w16cid:durableId="416631252">
    <w:abstractNumId w:val="33"/>
  </w:num>
  <w:num w:numId="40" w16cid:durableId="1692030404">
    <w:abstractNumId w:val="45"/>
  </w:num>
  <w:num w:numId="41" w16cid:durableId="164630849">
    <w:abstractNumId w:val="36"/>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642A"/>
    <w:rsid w:val="00020329"/>
    <w:rsid w:val="00021E03"/>
    <w:rsid w:val="0002323A"/>
    <w:rsid w:val="00023597"/>
    <w:rsid w:val="00024F1A"/>
    <w:rsid w:val="00027E3D"/>
    <w:rsid w:val="00030557"/>
    <w:rsid w:val="00030752"/>
    <w:rsid w:val="00031BF0"/>
    <w:rsid w:val="000362CB"/>
    <w:rsid w:val="0003674A"/>
    <w:rsid w:val="00040B24"/>
    <w:rsid w:val="00043E4E"/>
    <w:rsid w:val="00046CF5"/>
    <w:rsid w:val="00047343"/>
    <w:rsid w:val="00052975"/>
    <w:rsid w:val="000610A2"/>
    <w:rsid w:val="00061202"/>
    <w:rsid w:val="00061F93"/>
    <w:rsid w:val="00062B0B"/>
    <w:rsid w:val="000766EA"/>
    <w:rsid w:val="000775CC"/>
    <w:rsid w:val="000775E4"/>
    <w:rsid w:val="00077A49"/>
    <w:rsid w:val="0009398A"/>
    <w:rsid w:val="00094022"/>
    <w:rsid w:val="000958C3"/>
    <w:rsid w:val="00095DB3"/>
    <w:rsid w:val="000A031A"/>
    <w:rsid w:val="000A096D"/>
    <w:rsid w:val="000A24BF"/>
    <w:rsid w:val="000A7590"/>
    <w:rsid w:val="000A760F"/>
    <w:rsid w:val="000B0D7F"/>
    <w:rsid w:val="000B171C"/>
    <w:rsid w:val="000B3B59"/>
    <w:rsid w:val="000B3CAA"/>
    <w:rsid w:val="000B73AD"/>
    <w:rsid w:val="000B7D9D"/>
    <w:rsid w:val="000C3AAD"/>
    <w:rsid w:val="000C519E"/>
    <w:rsid w:val="000D058B"/>
    <w:rsid w:val="000D1107"/>
    <w:rsid w:val="000D2568"/>
    <w:rsid w:val="000E1909"/>
    <w:rsid w:val="000E1F31"/>
    <w:rsid w:val="000E2F61"/>
    <w:rsid w:val="000E42F5"/>
    <w:rsid w:val="000F1CCA"/>
    <w:rsid w:val="000F3511"/>
    <w:rsid w:val="000F546C"/>
    <w:rsid w:val="000F69A5"/>
    <w:rsid w:val="0010008F"/>
    <w:rsid w:val="001001BA"/>
    <w:rsid w:val="00100B95"/>
    <w:rsid w:val="00103A68"/>
    <w:rsid w:val="00107E54"/>
    <w:rsid w:val="00111352"/>
    <w:rsid w:val="001208B9"/>
    <w:rsid w:val="0012167C"/>
    <w:rsid w:val="00122CFB"/>
    <w:rsid w:val="00125415"/>
    <w:rsid w:val="001311AE"/>
    <w:rsid w:val="00131AC4"/>
    <w:rsid w:val="00131ECF"/>
    <w:rsid w:val="00133E13"/>
    <w:rsid w:val="00135DDB"/>
    <w:rsid w:val="00135DFC"/>
    <w:rsid w:val="00136361"/>
    <w:rsid w:val="00136542"/>
    <w:rsid w:val="00136D27"/>
    <w:rsid w:val="00136F3D"/>
    <w:rsid w:val="00142807"/>
    <w:rsid w:val="00145F80"/>
    <w:rsid w:val="00151730"/>
    <w:rsid w:val="00151AE9"/>
    <w:rsid w:val="00153204"/>
    <w:rsid w:val="00153993"/>
    <w:rsid w:val="00156D1B"/>
    <w:rsid w:val="0015706C"/>
    <w:rsid w:val="001624C7"/>
    <w:rsid w:val="0016512F"/>
    <w:rsid w:val="001665EB"/>
    <w:rsid w:val="00166893"/>
    <w:rsid w:val="00166B94"/>
    <w:rsid w:val="0017010D"/>
    <w:rsid w:val="00173B33"/>
    <w:rsid w:val="00177720"/>
    <w:rsid w:val="00183C6B"/>
    <w:rsid w:val="00187E79"/>
    <w:rsid w:val="001913FD"/>
    <w:rsid w:val="001917D3"/>
    <w:rsid w:val="00191832"/>
    <w:rsid w:val="0019275B"/>
    <w:rsid w:val="00193F0E"/>
    <w:rsid w:val="00194303"/>
    <w:rsid w:val="0019581B"/>
    <w:rsid w:val="001A04C2"/>
    <w:rsid w:val="001A0E5D"/>
    <w:rsid w:val="001A2AAF"/>
    <w:rsid w:val="001A72DD"/>
    <w:rsid w:val="001B5565"/>
    <w:rsid w:val="001B775A"/>
    <w:rsid w:val="001B7DB5"/>
    <w:rsid w:val="001C0993"/>
    <w:rsid w:val="001C10D6"/>
    <w:rsid w:val="001C624D"/>
    <w:rsid w:val="001C7DC4"/>
    <w:rsid w:val="001D0E2D"/>
    <w:rsid w:val="001D49D2"/>
    <w:rsid w:val="001E1249"/>
    <w:rsid w:val="001E293A"/>
    <w:rsid w:val="001E5B93"/>
    <w:rsid w:val="001E5FB9"/>
    <w:rsid w:val="001F02A0"/>
    <w:rsid w:val="001F4088"/>
    <w:rsid w:val="001F4518"/>
    <w:rsid w:val="001F6456"/>
    <w:rsid w:val="001F796F"/>
    <w:rsid w:val="001F7CCE"/>
    <w:rsid w:val="0020248C"/>
    <w:rsid w:val="00202D4E"/>
    <w:rsid w:val="00203927"/>
    <w:rsid w:val="00205DBE"/>
    <w:rsid w:val="00205FEB"/>
    <w:rsid w:val="002076F3"/>
    <w:rsid w:val="00210A2F"/>
    <w:rsid w:val="0021143B"/>
    <w:rsid w:val="00212A40"/>
    <w:rsid w:val="00212D2F"/>
    <w:rsid w:val="00213C84"/>
    <w:rsid w:val="0021679A"/>
    <w:rsid w:val="00217122"/>
    <w:rsid w:val="0022447C"/>
    <w:rsid w:val="002273CF"/>
    <w:rsid w:val="00227514"/>
    <w:rsid w:val="00234CA2"/>
    <w:rsid w:val="0024532E"/>
    <w:rsid w:val="00246293"/>
    <w:rsid w:val="002464F8"/>
    <w:rsid w:val="00247A83"/>
    <w:rsid w:val="002504AF"/>
    <w:rsid w:val="0025134D"/>
    <w:rsid w:val="00251BE5"/>
    <w:rsid w:val="00251D32"/>
    <w:rsid w:val="002539FF"/>
    <w:rsid w:val="00255CA4"/>
    <w:rsid w:val="0025602B"/>
    <w:rsid w:val="0026574E"/>
    <w:rsid w:val="002716EF"/>
    <w:rsid w:val="00272F6A"/>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64F4"/>
    <w:rsid w:val="002A6A2F"/>
    <w:rsid w:val="002A6E3E"/>
    <w:rsid w:val="002B0EF8"/>
    <w:rsid w:val="002B2176"/>
    <w:rsid w:val="002B5F84"/>
    <w:rsid w:val="002C32EA"/>
    <w:rsid w:val="002C3BC9"/>
    <w:rsid w:val="002C4A5A"/>
    <w:rsid w:val="002D0205"/>
    <w:rsid w:val="002F070C"/>
    <w:rsid w:val="002F32E5"/>
    <w:rsid w:val="00306353"/>
    <w:rsid w:val="00313728"/>
    <w:rsid w:val="003169AA"/>
    <w:rsid w:val="003206DC"/>
    <w:rsid w:val="00323704"/>
    <w:rsid w:val="00323D25"/>
    <w:rsid w:val="003354B1"/>
    <w:rsid w:val="0033681D"/>
    <w:rsid w:val="0034428A"/>
    <w:rsid w:val="003442D8"/>
    <w:rsid w:val="00350614"/>
    <w:rsid w:val="0035175F"/>
    <w:rsid w:val="00357611"/>
    <w:rsid w:val="00366D20"/>
    <w:rsid w:val="003675E4"/>
    <w:rsid w:val="0037712A"/>
    <w:rsid w:val="00384C47"/>
    <w:rsid w:val="003956AE"/>
    <w:rsid w:val="003A7D1D"/>
    <w:rsid w:val="003B07BA"/>
    <w:rsid w:val="003B0951"/>
    <w:rsid w:val="003B2CC6"/>
    <w:rsid w:val="003B3765"/>
    <w:rsid w:val="003B3F68"/>
    <w:rsid w:val="003B4E56"/>
    <w:rsid w:val="003B5502"/>
    <w:rsid w:val="003B6ECE"/>
    <w:rsid w:val="003C2927"/>
    <w:rsid w:val="003C4E5A"/>
    <w:rsid w:val="003C6208"/>
    <w:rsid w:val="003C6C43"/>
    <w:rsid w:val="003D0DED"/>
    <w:rsid w:val="003D16E1"/>
    <w:rsid w:val="003D245D"/>
    <w:rsid w:val="003D2785"/>
    <w:rsid w:val="003D27AA"/>
    <w:rsid w:val="003D4284"/>
    <w:rsid w:val="003D53B6"/>
    <w:rsid w:val="003D6DCC"/>
    <w:rsid w:val="003E07CB"/>
    <w:rsid w:val="003F244D"/>
    <w:rsid w:val="003F3F75"/>
    <w:rsid w:val="003F56B6"/>
    <w:rsid w:val="003F64DE"/>
    <w:rsid w:val="00400AA8"/>
    <w:rsid w:val="00400AB1"/>
    <w:rsid w:val="00404A9A"/>
    <w:rsid w:val="00410A41"/>
    <w:rsid w:val="004200EE"/>
    <w:rsid w:val="004228B5"/>
    <w:rsid w:val="00423035"/>
    <w:rsid w:val="004237D0"/>
    <w:rsid w:val="004254A6"/>
    <w:rsid w:val="004256CD"/>
    <w:rsid w:val="00432BA3"/>
    <w:rsid w:val="00435762"/>
    <w:rsid w:val="00437830"/>
    <w:rsid w:val="00440123"/>
    <w:rsid w:val="00441EEA"/>
    <w:rsid w:val="00442CCE"/>
    <w:rsid w:val="00442DD5"/>
    <w:rsid w:val="00446402"/>
    <w:rsid w:val="00447908"/>
    <w:rsid w:val="00450E31"/>
    <w:rsid w:val="004520E7"/>
    <w:rsid w:val="0045387B"/>
    <w:rsid w:val="00453D91"/>
    <w:rsid w:val="0045446D"/>
    <w:rsid w:val="00454C97"/>
    <w:rsid w:val="00455CB0"/>
    <w:rsid w:val="00462C70"/>
    <w:rsid w:val="00465A21"/>
    <w:rsid w:val="00465CF2"/>
    <w:rsid w:val="00467FB2"/>
    <w:rsid w:val="00470917"/>
    <w:rsid w:val="00472646"/>
    <w:rsid w:val="004729BA"/>
    <w:rsid w:val="00473F25"/>
    <w:rsid w:val="00476976"/>
    <w:rsid w:val="0048244A"/>
    <w:rsid w:val="004827E0"/>
    <w:rsid w:val="004829D8"/>
    <w:rsid w:val="00483103"/>
    <w:rsid w:val="0048354F"/>
    <w:rsid w:val="004966D9"/>
    <w:rsid w:val="00497D03"/>
    <w:rsid w:val="004A6B7F"/>
    <w:rsid w:val="004B218B"/>
    <w:rsid w:val="004B5869"/>
    <w:rsid w:val="004B5A15"/>
    <w:rsid w:val="004B693F"/>
    <w:rsid w:val="004C0294"/>
    <w:rsid w:val="004C0E60"/>
    <w:rsid w:val="004C2C00"/>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67B4"/>
    <w:rsid w:val="00530D89"/>
    <w:rsid w:val="005358D6"/>
    <w:rsid w:val="00540923"/>
    <w:rsid w:val="00543554"/>
    <w:rsid w:val="00544239"/>
    <w:rsid w:val="00545F52"/>
    <w:rsid w:val="00551537"/>
    <w:rsid w:val="00551D30"/>
    <w:rsid w:val="0055448D"/>
    <w:rsid w:val="00560EF6"/>
    <w:rsid w:val="00562A34"/>
    <w:rsid w:val="00562CD4"/>
    <w:rsid w:val="00562D6D"/>
    <w:rsid w:val="00562ED4"/>
    <w:rsid w:val="005638EB"/>
    <w:rsid w:val="00563C85"/>
    <w:rsid w:val="00565A30"/>
    <w:rsid w:val="00570384"/>
    <w:rsid w:val="00570839"/>
    <w:rsid w:val="0057487D"/>
    <w:rsid w:val="00574DD0"/>
    <w:rsid w:val="00575766"/>
    <w:rsid w:val="00581891"/>
    <w:rsid w:val="00581F47"/>
    <w:rsid w:val="00582A53"/>
    <w:rsid w:val="00594B62"/>
    <w:rsid w:val="00595E04"/>
    <w:rsid w:val="005A0DC7"/>
    <w:rsid w:val="005A163A"/>
    <w:rsid w:val="005A1E97"/>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34F3"/>
    <w:rsid w:val="005E4AA5"/>
    <w:rsid w:val="005E66C6"/>
    <w:rsid w:val="005F1688"/>
    <w:rsid w:val="005F5701"/>
    <w:rsid w:val="005F7E6B"/>
    <w:rsid w:val="00604836"/>
    <w:rsid w:val="006050B6"/>
    <w:rsid w:val="00605756"/>
    <w:rsid w:val="00606836"/>
    <w:rsid w:val="0061040F"/>
    <w:rsid w:val="00611A77"/>
    <w:rsid w:val="006121A5"/>
    <w:rsid w:val="00612477"/>
    <w:rsid w:val="00615412"/>
    <w:rsid w:val="006205F0"/>
    <w:rsid w:val="00622D9E"/>
    <w:rsid w:val="00627F2A"/>
    <w:rsid w:val="006335C7"/>
    <w:rsid w:val="006340B0"/>
    <w:rsid w:val="00634695"/>
    <w:rsid w:val="00635287"/>
    <w:rsid w:val="006355EB"/>
    <w:rsid w:val="00637CCF"/>
    <w:rsid w:val="006432CB"/>
    <w:rsid w:val="00646CCD"/>
    <w:rsid w:val="0066105B"/>
    <w:rsid w:val="006619C2"/>
    <w:rsid w:val="006621D1"/>
    <w:rsid w:val="00666992"/>
    <w:rsid w:val="0067170F"/>
    <w:rsid w:val="0067249F"/>
    <w:rsid w:val="00677452"/>
    <w:rsid w:val="00680449"/>
    <w:rsid w:val="006807DA"/>
    <w:rsid w:val="0068189F"/>
    <w:rsid w:val="0068239D"/>
    <w:rsid w:val="006832A4"/>
    <w:rsid w:val="0068393B"/>
    <w:rsid w:val="00685F49"/>
    <w:rsid w:val="00686428"/>
    <w:rsid w:val="00687F15"/>
    <w:rsid w:val="00690F81"/>
    <w:rsid w:val="00696825"/>
    <w:rsid w:val="006A160C"/>
    <w:rsid w:val="006A24C9"/>
    <w:rsid w:val="006A2779"/>
    <w:rsid w:val="006A3796"/>
    <w:rsid w:val="006A5231"/>
    <w:rsid w:val="006B26DF"/>
    <w:rsid w:val="006B37D5"/>
    <w:rsid w:val="006B3D45"/>
    <w:rsid w:val="006B4EBF"/>
    <w:rsid w:val="006B6FE5"/>
    <w:rsid w:val="006C06B9"/>
    <w:rsid w:val="006C6F1F"/>
    <w:rsid w:val="006D1CFA"/>
    <w:rsid w:val="006D3BA5"/>
    <w:rsid w:val="006E3900"/>
    <w:rsid w:val="006E4D17"/>
    <w:rsid w:val="006E5284"/>
    <w:rsid w:val="006E5F06"/>
    <w:rsid w:val="006E6374"/>
    <w:rsid w:val="006E6846"/>
    <w:rsid w:val="006F1B7F"/>
    <w:rsid w:val="006F552E"/>
    <w:rsid w:val="006F5758"/>
    <w:rsid w:val="006F6E32"/>
    <w:rsid w:val="0070332A"/>
    <w:rsid w:val="00710D8F"/>
    <w:rsid w:val="00712068"/>
    <w:rsid w:val="00712496"/>
    <w:rsid w:val="00715586"/>
    <w:rsid w:val="00717E00"/>
    <w:rsid w:val="007222EB"/>
    <w:rsid w:val="0072379A"/>
    <w:rsid w:val="00730550"/>
    <w:rsid w:val="0073238D"/>
    <w:rsid w:val="00734ADF"/>
    <w:rsid w:val="007414CE"/>
    <w:rsid w:val="00742543"/>
    <w:rsid w:val="00742B63"/>
    <w:rsid w:val="00744203"/>
    <w:rsid w:val="0074545B"/>
    <w:rsid w:val="00747E9C"/>
    <w:rsid w:val="00755770"/>
    <w:rsid w:val="00772834"/>
    <w:rsid w:val="007734B7"/>
    <w:rsid w:val="00774E76"/>
    <w:rsid w:val="00776B1C"/>
    <w:rsid w:val="00777125"/>
    <w:rsid w:val="007803D8"/>
    <w:rsid w:val="0078181F"/>
    <w:rsid w:val="007824A1"/>
    <w:rsid w:val="00783DA0"/>
    <w:rsid w:val="00785E91"/>
    <w:rsid w:val="007860A5"/>
    <w:rsid w:val="007864E8"/>
    <w:rsid w:val="00790BD7"/>
    <w:rsid w:val="00791774"/>
    <w:rsid w:val="007927E5"/>
    <w:rsid w:val="00797445"/>
    <w:rsid w:val="0079788C"/>
    <w:rsid w:val="007A67F3"/>
    <w:rsid w:val="007A7819"/>
    <w:rsid w:val="007B17C6"/>
    <w:rsid w:val="007B24A2"/>
    <w:rsid w:val="007B6200"/>
    <w:rsid w:val="007B7CC0"/>
    <w:rsid w:val="007C18D0"/>
    <w:rsid w:val="007C3346"/>
    <w:rsid w:val="007C586C"/>
    <w:rsid w:val="007D2C7A"/>
    <w:rsid w:val="007D3C3C"/>
    <w:rsid w:val="007D4082"/>
    <w:rsid w:val="007D63FC"/>
    <w:rsid w:val="007D7958"/>
    <w:rsid w:val="007E2779"/>
    <w:rsid w:val="007E53C4"/>
    <w:rsid w:val="007E7915"/>
    <w:rsid w:val="007F0562"/>
    <w:rsid w:val="007F3F70"/>
    <w:rsid w:val="007F538F"/>
    <w:rsid w:val="007F5886"/>
    <w:rsid w:val="007F73B2"/>
    <w:rsid w:val="008015C9"/>
    <w:rsid w:val="008016C3"/>
    <w:rsid w:val="00801949"/>
    <w:rsid w:val="00803E30"/>
    <w:rsid w:val="00804FEF"/>
    <w:rsid w:val="00806089"/>
    <w:rsid w:val="00810703"/>
    <w:rsid w:val="0081418C"/>
    <w:rsid w:val="0081572E"/>
    <w:rsid w:val="008204DA"/>
    <w:rsid w:val="00822674"/>
    <w:rsid w:val="008242E8"/>
    <w:rsid w:val="00824F0B"/>
    <w:rsid w:val="008270D1"/>
    <w:rsid w:val="008275E4"/>
    <w:rsid w:val="0083077A"/>
    <w:rsid w:val="008321C1"/>
    <w:rsid w:val="0083365E"/>
    <w:rsid w:val="0083483E"/>
    <w:rsid w:val="00835D16"/>
    <w:rsid w:val="00843AAD"/>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80130"/>
    <w:rsid w:val="0088192D"/>
    <w:rsid w:val="00885F29"/>
    <w:rsid w:val="00887413"/>
    <w:rsid w:val="00887931"/>
    <w:rsid w:val="008945E8"/>
    <w:rsid w:val="008A2D05"/>
    <w:rsid w:val="008A6C6F"/>
    <w:rsid w:val="008B0ACB"/>
    <w:rsid w:val="008B1C50"/>
    <w:rsid w:val="008B376A"/>
    <w:rsid w:val="008B395C"/>
    <w:rsid w:val="008B6F6D"/>
    <w:rsid w:val="008C70A7"/>
    <w:rsid w:val="008D25CE"/>
    <w:rsid w:val="008D3C3A"/>
    <w:rsid w:val="008D3E91"/>
    <w:rsid w:val="008D4E55"/>
    <w:rsid w:val="008E0146"/>
    <w:rsid w:val="008E3C4F"/>
    <w:rsid w:val="008E4239"/>
    <w:rsid w:val="008E4FCF"/>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B36"/>
    <w:rsid w:val="0095470C"/>
    <w:rsid w:val="0095508F"/>
    <w:rsid w:val="00955CAC"/>
    <w:rsid w:val="00961C35"/>
    <w:rsid w:val="00964F4A"/>
    <w:rsid w:val="00971819"/>
    <w:rsid w:val="00973650"/>
    <w:rsid w:val="00974869"/>
    <w:rsid w:val="00974C28"/>
    <w:rsid w:val="0098227D"/>
    <w:rsid w:val="00982FC9"/>
    <w:rsid w:val="00985056"/>
    <w:rsid w:val="009864FC"/>
    <w:rsid w:val="00986B8D"/>
    <w:rsid w:val="00990F6E"/>
    <w:rsid w:val="00992E6A"/>
    <w:rsid w:val="009931FE"/>
    <w:rsid w:val="00993F4B"/>
    <w:rsid w:val="00994BD5"/>
    <w:rsid w:val="00996844"/>
    <w:rsid w:val="009A1E10"/>
    <w:rsid w:val="009A282A"/>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506B"/>
    <w:rsid w:val="009E556B"/>
    <w:rsid w:val="009E6A23"/>
    <w:rsid w:val="009E7547"/>
    <w:rsid w:val="009F1E8D"/>
    <w:rsid w:val="009F1E94"/>
    <w:rsid w:val="009F1FF5"/>
    <w:rsid w:val="009F2358"/>
    <w:rsid w:val="009F464D"/>
    <w:rsid w:val="009F52CB"/>
    <w:rsid w:val="009F6230"/>
    <w:rsid w:val="00A02A05"/>
    <w:rsid w:val="00A02D13"/>
    <w:rsid w:val="00A0300A"/>
    <w:rsid w:val="00A042EA"/>
    <w:rsid w:val="00A07238"/>
    <w:rsid w:val="00A15E0D"/>
    <w:rsid w:val="00A26655"/>
    <w:rsid w:val="00A36188"/>
    <w:rsid w:val="00A36AC9"/>
    <w:rsid w:val="00A412D7"/>
    <w:rsid w:val="00A43563"/>
    <w:rsid w:val="00A441BA"/>
    <w:rsid w:val="00A454FD"/>
    <w:rsid w:val="00A4729B"/>
    <w:rsid w:val="00A47324"/>
    <w:rsid w:val="00A47818"/>
    <w:rsid w:val="00A5035F"/>
    <w:rsid w:val="00A50759"/>
    <w:rsid w:val="00A5530B"/>
    <w:rsid w:val="00A5547D"/>
    <w:rsid w:val="00A60953"/>
    <w:rsid w:val="00A62D95"/>
    <w:rsid w:val="00A63197"/>
    <w:rsid w:val="00A63405"/>
    <w:rsid w:val="00A63FF9"/>
    <w:rsid w:val="00A67DA8"/>
    <w:rsid w:val="00A71907"/>
    <w:rsid w:val="00A73267"/>
    <w:rsid w:val="00A7491D"/>
    <w:rsid w:val="00A75D4D"/>
    <w:rsid w:val="00A75E11"/>
    <w:rsid w:val="00A81300"/>
    <w:rsid w:val="00A82820"/>
    <w:rsid w:val="00A843D8"/>
    <w:rsid w:val="00A85504"/>
    <w:rsid w:val="00A92EDF"/>
    <w:rsid w:val="00A93A77"/>
    <w:rsid w:val="00A946C3"/>
    <w:rsid w:val="00A95CA7"/>
    <w:rsid w:val="00AA01D0"/>
    <w:rsid w:val="00AA071B"/>
    <w:rsid w:val="00AA3328"/>
    <w:rsid w:val="00AB213D"/>
    <w:rsid w:val="00AB4D66"/>
    <w:rsid w:val="00AB607B"/>
    <w:rsid w:val="00AB7579"/>
    <w:rsid w:val="00AC3778"/>
    <w:rsid w:val="00AC37C8"/>
    <w:rsid w:val="00AC3905"/>
    <w:rsid w:val="00AC49A2"/>
    <w:rsid w:val="00AD33CF"/>
    <w:rsid w:val="00AD50E0"/>
    <w:rsid w:val="00AD58C2"/>
    <w:rsid w:val="00AE4377"/>
    <w:rsid w:val="00AE78CB"/>
    <w:rsid w:val="00AF2A03"/>
    <w:rsid w:val="00AF6358"/>
    <w:rsid w:val="00B000C1"/>
    <w:rsid w:val="00B005DA"/>
    <w:rsid w:val="00B01275"/>
    <w:rsid w:val="00B059E0"/>
    <w:rsid w:val="00B060DF"/>
    <w:rsid w:val="00B12330"/>
    <w:rsid w:val="00B125EE"/>
    <w:rsid w:val="00B133FD"/>
    <w:rsid w:val="00B138CC"/>
    <w:rsid w:val="00B13CCF"/>
    <w:rsid w:val="00B17177"/>
    <w:rsid w:val="00B25377"/>
    <w:rsid w:val="00B25401"/>
    <w:rsid w:val="00B32892"/>
    <w:rsid w:val="00B34DDF"/>
    <w:rsid w:val="00B35436"/>
    <w:rsid w:val="00B37D41"/>
    <w:rsid w:val="00B42ABC"/>
    <w:rsid w:val="00B4438D"/>
    <w:rsid w:val="00B47C3E"/>
    <w:rsid w:val="00B53CF3"/>
    <w:rsid w:val="00B562AC"/>
    <w:rsid w:val="00B61080"/>
    <w:rsid w:val="00B62470"/>
    <w:rsid w:val="00B62B27"/>
    <w:rsid w:val="00B67C79"/>
    <w:rsid w:val="00B7315E"/>
    <w:rsid w:val="00B73A69"/>
    <w:rsid w:val="00B82EAD"/>
    <w:rsid w:val="00B83A1D"/>
    <w:rsid w:val="00B85DB0"/>
    <w:rsid w:val="00B908EC"/>
    <w:rsid w:val="00B93471"/>
    <w:rsid w:val="00B940F2"/>
    <w:rsid w:val="00B96A03"/>
    <w:rsid w:val="00BA1470"/>
    <w:rsid w:val="00BA28D6"/>
    <w:rsid w:val="00BA4658"/>
    <w:rsid w:val="00BA4BBE"/>
    <w:rsid w:val="00BA5443"/>
    <w:rsid w:val="00BA65E7"/>
    <w:rsid w:val="00BB160E"/>
    <w:rsid w:val="00BB40D7"/>
    <w:rsid w:val="00BB44B0"/>
    <w:rsid w:val="00BB6D51"/>
    <w:rsid w:val="00BC0A65"/>
    <w:rsid w:val="00BC1C98"/>
    <w:rsid w:val="00BC45D7"/>
    <w:rsid w:val="00BC54E1"/>
    <w:rsid w:val="00BD0E7A"/>
    <w:rsid w:val="00BD1591"/>
    <w:rsid w:val="00BD20EE"/>
    <w:rsid w:val="00BD680E"/>
    <w:rsid w:val="00BE3087"/>
    <w:rsid w:val="00BE56F5"/>
    <w:rsid w:val="00BE5F68"/>
    <w:rsid w:val="00BF25D2"/>
    <w:rsid w:val="00BF2CC4"/>
    <w:rsid w:val="00BF343B"/>
    <w:rsid w:val="00BF4601"/>
    <w:rsid w:val="00BF50D5"/>
    <w:rsid w:val="00BF6309"/>
    <w:rsid w:val="00C02A0F"/>
    <w:rsid w:val="00C02E14"/>
    <w:rsid w:val="00C0319E"/>
    <w:rsid w:val="00C049A1"/>
    <w:rsid w:val="00C12EB2"/>
    <w:rsid w:val="00C14C78"/>
    <w:rsid w:val="00C15A26"/>
    <w:rsid w:val="00C20E35"/>
    <w:rsid w:val="00C21021"/>
    <w:rsid w:val="00C21A59"/>
    <w:rsid w:val="00C24DB8"/>
    <w:rsid w:val="00C26033"/>
    <w:rsid w:val="00C27104"/>
    <w:rsid w:val="00C27AAD"/>
    <w:rsid w:val="00C368DC"/>
    <w:rsid w:val="00C42539"/>
    <w:rsid w:val="00C42F92"/>
    <w:rsid w:val="00C4455A"/>
    <w:rsid w:val="00C51BE8"/>
    <w:rsid w:val="00C57ED8"/>
    <w:rsid w:val="00C6089B"/>
    <w:rsid w:val="00C61354"/>
    <w:rsid w:val="00C615A2"/>
    <w:rsid w:val="00C62D38"/>
    <w:rsid w:val="00C649D8"/>
    <w:rsid w:val="00C64E32"/>
    <w:rsid w:val="00C67CAC"/>
    <w:rsid w:val="00C67D57"/>
    <w:rsid w:val="00C76791"/>
    <w:rsid w:val="00C76EB4"/>
    <w:rsid w:val="00C800BF"/>
    <w:rsid w:val="00C847C5"/>
    <w:rsid w:val="00C85386"/>
    <w:rsid w:val="00C865B2"/>
    <w:rsid w:val="00C91AFB"/>
    <w:rsid w:val="00C92FE4"/>
    <w:rsid w:val="00CA05A2"/>
    <w:rsid w:val="00CA096E"/>
    <w:rsid w:val="00CA1248"/>
    <w:rsid w:val="00CA1ECE"/>
    <w:rsid w:val="00CA4B1B"/>
    <w:rsid w:val="00CA5E85"/>
    <w:rsid w:val="00CA7912"/>
    <w:rsid w:val="00CB0DB9"/>
    <w:rsid w:val="00CB6166"/>
    <w:rsid w:val="00CB62DA"/>
    <w:rsid w:val="00CC4A88"/>
    <w:rsid w:val="00CC5DEE"/>
    <w:rsid w:val="00CC6195"/>
    <w:rsid w:val="00CC6D1C"/>
    <w:rsid w:val="00CC7A36"/>
    <w:rsid w:val="00CD665C"/>
    <w:rsid w:val="00CD712B"/>
    <w:rsid w:val="00CE10FA"/>
    <w:rsid w:val="00CE1278"/>
    <w:rsid w:val="00CE12E1"/>
    <w:rsid w:val="00CE4A37"/>
    <w:rsid w:val="00CE52C8"/>
    <w:rsid w:val="00CE54D4"/>
    <w:rsid w:val="00CE76DB"/>
    <w:rsid w:val="00CF482E"/>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5BE6"/>
    <w:rsid w:val="00D5032C"/>
    <w:rsid w:val="00D51767"/>
    <w:rsid w:val="00D52CE1"/>
    <w:rsid w:val="00D539CB"/>
    <w:rsid w:val="00D53FF0"/>
    <w:rsid w:val="00D56C74"/>
    <w:rsid w:val="00D5724A"/>
    <w:rsid w:val="00D60218"/>
    <w:rsid w:val="00D6371E"/>
    <w:rsid w:val="00D6761C"/>
    <w:rsid w:val="00D710EC"/>
    <w:rsid w:val="00D71A26"/>
    <w:rsid w:val="00D75326"/>
    <w:rsid w:val="00D75C91"/>
    <w:rsid w:val="00D80C26"/>
    <w:rsid w:val="00D81784"/>
    <w:rsid w:val="00D818E0"/>
    <w:rsid w:val="00D830A2"/>
    <w:rsid w:val="00D84FE5"/>
    <w:rsid w:val="00D9361A"/>
    <w:rsid w:val="00DA4E7A"/>
    <w:rsid w:val="00DA5E1A"/>
    <w:rsid w:val="00DA69E3"/>
    <w:rsid w:val="00DB090F"/>
    <w:rsid w:val="00DB234F"/>
    <w:rsid w:val="00DB24DC"/>
    <w:rsid w:val="00DB3BF1"/>
    <w:rsid w:val="00DB3E33"/>
    <w:rsid w:val="00DB5A21"/>
    <w:rsid w:val="00DB5F64"/>
    <w:rsid w:val="00DB7093"/>
    <w:rsid w:val="00DB75C6"/>
    <w:rsid w:val="00DC031F"/>
    <w:rsid w:val="00DC0A41"/>
    <w:rsid w:val="00DC4098"/>
    <w:rsid w:val="00DC708E"/>
    <w:rsid w:val="00DC7ADC"/>
    <w:rsid w:val="00DD09EA"/>
    <w:rsid w:val="00DD412A"/>
    <w:rsid w:val="00DD5019"/>
    <w:rsid w:val="00DD675F"/>
    <w:rsid w:val="00DE1629"/>
    <w:rsid w:val="00DE56B1"/>
    <w:rsid w:val="00DE6336"/>
    <w:rsid w:val="00DE7713"/>
    <w:rsid w:val="00DF2E4B"/>
    <w:rsid w:val="00DF3E8F"/>
    <w:rsid w:val="00E0161D"/>
    <w:rsid w:val="00E02139"/>
    <w:rsid w:val="00E0498F"/>
    <w:rsid w:val="00E11418"/>
    <w:rsid w:val="00E12020"/>
    <w:rsid w:val="00E14A4E"/>
    <w:rsid w:val="00E14CFB"/>
    <w:rsid w:val="00E23F91"/>
    <w:rsid w:val="00E30095"/>
    <w:rsid w:val="00E331A9"/>
    <w:rsid w:val="00E331DD"/>
    <w:rsid w:val="00E3322C"/>
    <w:rsid w:val="00E3680E"/>
    <w:rsid w:val="00E36A0E"/>
    <w:rsid w:val="00E416F9"/>
    <w:rsid w:val="00E432BC"/>
    <w:rsid w:val="00E435D0"/>
    <w:rsid w:val="00E443DB"/>
    <w:rsid w:val="00E45C38"/>
    <w:rsid w:val="00E4615A"/>
    <w:rsid w:val="00E47511"/>
    <w:rsid w:val="00E550F8"/>
    <w:rsid w:val="00E55CD9"/>
    <w:rsid w:val="00E616D4"/>
    <w:rsid w:val="00E62025"/>
    <w:rsid w:val="00E63E70"/>
    <w:rsid w:val="00E649A4"/>
    <w:rsid w:val="00E7135E"/>
    <w:rsid w:val="00E73FCF"/>
    <w:rsid w:val="00E749FF"/>
    <w:rsid w:val="00E75B13"/>
    <w:rsid w:val="00E77E5A"/>
    <w:rsid w:val="00E82396"/>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E0F04"/>
    <w:rsid w:val="00EE4C2A"/>
    <w:rsid w:val="00EE7ED5"/>
    <w:rsid w:val="00EF4FAB"/>
    <w:rsid w:val="00EF6E3C"/>
    <w:rsid w:val="00F00827"/>
    <w:rsid w:val="00F04B0D"/>
    <w:rsid w:val="00F06167"/>
    <w:rsid w:val="00F12EAB"/>
    <w:rsid w:val="00F158E5"/>
    <w:rsid w:val="00F254DA"/>
    <w:rsid w:val="00F26328"/>
    <w:rsid w:val="00F31869"/>
    <w:rsid w:val="00F31C98"/>
    <w:rsid w:val="00F32554"/>
    <w:rsid w:val="00F34866"/>
    <w:rsid w:val="00F34AA3"/>
    <w:rsid w:val="00F47A0D"/>
    <w:rsid w:val="00F52182"/>
    <w:rsid w:val="00F5522C"/>
    <w:rsid w:val="00F64CDB"/>
    <w:rsid w:val="00F64FC8"/>
    <w:rsid w:val="00F65B6B"/>
    <w:rsid w:val="00F67210"/>
    <w:rsid w:val="00F705E9"/>
    <w:rsid w:val="00F71C54"/>
    <w:rsid w:val="00F75B24"/>
    <w:rsid w:val="00F75DE3"/>
    <w:rsid w:val="00F76E74"/>
    <w:rsid w:val="00F8212B"/>
    <w:rsid w:val="00F850AD"/>
    <w:rsid w:val="00F8651E"/>
    <w:rsid w:val="00F86D97"/>
    <w:rsid w:val="00F87248"/>
    <w:rsid w:val="00F91C4F"/>
    <w:rsid w:val="00FA1972"/>
    <w:rsid w:val="00FA6707"/>
    <w:rsid w:val="00FA673A"/>
    <w:rsid w:val="00FA68F9"/>
    <w:rsid w:val="00FA6B69"/>
    <w:rsid w:val="00FB1C4B"/>
    <w:rsid w:val="00FB3A8D"/>
    <w:rsid w:val="00FB41E8"/>
    <w:rsid w:val="00FB5C60"/>
    <w:rsid w:val="00FC350F"/>
    <w:rsid w:val="00FC5732"/>
    <w:rsid w:val="00FD4336"/>
    <w:rsid w:val="00FD6224"/>
    <w:rsid w:val="00FD780C"/>
    <w:rsid w:val="00FD78C7"/>
    <w:rsid w:val="00FE23B3"/>
    <w:rsid w:val="00FF1FBD"/>
    <w:rsid w:val="00FF509F"/>
    <w:rsid w:val="00FF5F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4</TotalTime>
  <Pages>53</Pages>
  <Words>13082</Words>
  <Characters>74574</Characters>
  <Application>Microsoft Office Word</Application>
  <DocSecurity>0</DocSecurity>
  <Lines>621</Lines>
  <Paragraphs>174</Paragraphs>
  <ScaleCrop>false</ScaleCrop>
  <Company/>
  <LinksUpToDate>false</LinksUpToDate>
  <CharactersWithSpaces>8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544</cp:revision>
  <cp:lastPrinted>2023-04-12T01:31:00Z</cp:lastPrinted>
  <dcterms:created xsi:type="dcterms:W3CDTF">2023-03-15T01:32:00Z</dcterms:created>
  <dcterms:modified xsi:type="dcterms:W3CDTF">2025-02-05T13:33:00Z</dcterms:modified>
</cp:coreProperties>
</file>